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B3218" w14:textId="168E56F5" w:rsidR="00D733E4" w:rsidRDefault="00D733E4" w:rsidP="0036573D">
      <w:pPr>
        <w:pStyle w:val="Heading1"/>
        <w:jc w:val="center"/>
      </w:pPr>
      <w:bookmarkStart w:id="0" w:name="_Hlk190049311"/>
      <w:r w:rsidRPr="00D733E4">
        <w:t>On-Site Sanitation Systems in Kiribati: Challenges, Opportunities</w:t>
      </w:r>
      <w:r w:rsidR="00F701C8">
        <w:t xml:space="preserve"> </w:t>
      </w:r>
      <w:r w:rsidRPr="00D733E4">
        <w:t>and the Path Toward Circular Economy Integration</w:t>
      </w:r>
    </w:p>
    <w:p w14:paraId="03A2B178" w14:textId="137EFB79" w:rsidR="00124066" w:rsidRDefault="00124066" w:rsidP="00D733E4">
      <w:pPr>
        <w:jc w:val="both"/>
        <w:rPr>
          <w:b/>
          <w:bCs/>
        </w:rPr>
      </w:pPr>
    </w:p>
    <w:p w14:paraId="3A833929" w14:textId="58B18374" w:rsidR="00EF1E7F" w:rsidRDefault="0046267A" w:rsidP="0036573D">
      <w:pPr>
        <w:spacing w:line="276" w:lineRule="auto"/>
        <w:rPr>
          <w:rFonts w:ascii="Times New Roman" w:hAnsi="Times New Roman" w:cs="Times New Roman"/>
        </w:rPr>
      </w:pPr>
      <w:r>
        <w:rPr>
          <w:rFonts w:ascii="Times New Roman" w:hAnsi="Times New Roman" w:cs="Times New Roman"/>
        </w:rPr>
        <w:t>Abstract</w:t>
      </w:r>
    </w:p>
    <w:p w14:paraId="53A9B829" w14:textId="68C279C2" w:rsidR="00BD20E4" w:rsidRPr="00BD20E4" w:rsidRDefault="00BD20E4" w:rsidP="00BD20E4">
      <w:pPr>
        <w:spacing w:line="276" w:lineRule="auto"/>
        <w:jc w:val="both"/>
        <w:rPr>
          <w:rFonts w:ascii="Times New Roman" w:hAnsi="Times New Roman" w:cs="Times New Roman"/>
        </w:rPr>
      </w:pPr>
      <w:r w:rsidRPr="00BD20E4">
        <w:rPr>
          <w:rFonts w:ascii="Times New Roman" w:hAnsi="Times New Roman" w:cs="Times New Roman"/>
        </w:rPr>
        <w:t>This study explores the challenges, opportunities, and pathways toward integrating circular economy (CE) principles into on-site sanitation systems in Kiribati. Inadequate sanitation and wastewater management, particularly in developing countries, contribute to health risks and environmental degradation. In South Tarawa, the capital of Kiribati, overcrowding and urbanization exacerbate these challenges. Currently, only 17% of the population in South Tarawa is connected to the sewer system, while 43.5% rely on septic tanks, 25.4% practice open defecation, and the remainder use pit latrines. These suboptimal systems contribute to severe groundwater contamination, with fecal coliforms and nitrates exceeding World Health Organization (WHO) guidelines in many wells. This review employs a two-part methodology: the first part examines the current sanitation system in South Tarawa, and the second part investigates innovative, low-cost CE technologies for on-site sanitation. These technologies aim to prevent groundwater contamination and facilitate the transition to a circular economy model, which emphasizes the reuse of resources and waste reduction. Socioeconomic factors, including limited financial resources, further complicate the implementation of effective sanitation systems. A robust governance structure and strong coordination are essential for the successful integration of CE practices. The study highlights the importance of community engagement and the role of institutions, such as the National Water and Sanitation Steering Committee</w:t>
      </w:r>
      <w:r w:rsidR="006C0525">
        <w:rPr>
          <w:rFonts w:ascii="Times New Roman" w:hAnsi="Times New Roman" w:cs="Times New Roman"/>
        </w:rPr>
        <w:t xml:space="preserve"> (NWSSC)</w:t>
      </w:r>
      <w:r w:rsidRPr="00BD20E4">
        <w:rPr>
          <w:rFonts w:ascii="Times New Roman" w:hAnsi="Times New Roman" w:cs="Times New Roman"/>
        </w:rPr>
        <w:t>, in driving these efforts. The findings suggest that adopting circular economy technologies could improve public health and environmental sustainability, while addressing the growing challenges posed by limited resources, rapid population growth, and urbanization.</w:t>
      </w:r>
    </w:p>
    <w:p w14:paraId="2A55ABB5" w14:textId="77777777" w:rsidR="00EF1E7F" w:rsidRPr="0036573D" w:rsidRDefault="00EF1E7F" w:rsidP="0036573D">
      <w:pPr>
        <w:spacing w:line="276" w:lineRule="auto"/>
        <w:rPr>
          <w:rFonts w:ascii="Times New Roman" w:hAnsi="Times New Roman" w:cs="Times New Roman"/>
        </w:rPr>
      </w:pPr>
    </w:p>
    <w:p w14:paraId="02D68B8B" w14:textId="74F51B52" w:rsidR="0036573D" w:rsidRDefault="009B7D67" w:rsidP="0036573D">
      <w:pPr>
        <w:spacing w:line="276" w:lineRule="auto"/>
      </w:pPr>
      <w:r w:rsidRPr="00F701C8">
        <w:rPr>
          <w:b/>
        </w:rPr>
        <w:t>Keywords:</w:t>
      </w:r>
      <w:r>
        <w:t xml:space="preserve"> </w:t>
      </w:r>
      <w:r w:rsidR="008823ED" w:rsidRPr="009B7D67">
        <w:t>Onsite</w:t>
      </w:r>
      <w:r w:rsidRPr="009B7D67">
        <w:t xml:space="preserve"> Sanitation Systems</w:t>
      </w:r>
      <w:r>
        <w:t xml:space="preserve">, </w:t>
      </w:r>
      <w:r w:rsidRPr="009B7D67">
        <w:t>financial resources</w:t>
      </w:r>
      <w:r>
        <w:t xml:space="preserve">, </w:t>
      </w:r>
      <w:r w:rsidRPr="009B7D67">
        <w:t>circular economy</w:t>
      </w:r>
      <w:r>
        <w:t xml:space="preserve">, </w:t>
      </w:r>
      <w:r w:rsidR="00243107">
        <w:t>Resource Recovery, Climate change</w:t>
      </w:r>
    </w:p>
    <w:p w14:paraId="4E12727E" w14:textId="34BF24A4" w:rsidR="00124066" w:rsidRDefault="00124066" w:rsidP="00D733E4">
      <w:pPr>
        <w:jc w:val="both"/>
        <w:rPr>
          <w:b/>
          <w:bCs/>
        </w:rPr>
      </w:pPr>
    </w:p>
    <w:p w14:paraId="4DFDA420" w14:textId="77777777" w:rsidR="00D733E4" w:rsidRPr="00D733E4" w:rsidRDefault="00D733E4" w:rsidP="0058502F">
      <w:pPr>
        <w:pStyle w:val="Heading1"/>
      </w:pPr>
      <w:bookmarkStart w:id="1" w:name="_Toc191002099"/>
      <w:r w:rsidRPr="00D733E4">
        <w:t>1. Introduction</w:t>
      </w:r>
      <w:bookmarkEnd w:id="1"/>
    </w:p>
    <w:p w14:paraId="7A9CBE75" w14:textId="75C0EBA5" w:rsidR="009F5E55" w:rsidRDefault="00C35ACD" w:rsidP="009F5E55">
      <w:pPr>
        <w:pStyle w:val="Heading2"/>
      </w:pPr>
      <w:bookmarkStart w:id="2" w:name="_Toc191002100"/>
      <w:r>
        <w:t xml:space="preserve">1.1 </w:t>
      </w:r>
      <w:r w:rsidR="009F5E55">
        <w:t>Background</w:t>
      </w:r>
      <w:r w:rsidR="009D7700">
        <w:t xml:space="preserve"> and context</w:t>
      </w:r>
      <w:bookmarkEnd w:id="2"/>
      <w:r w:rsidR="009D7700">
        <w:t xml:space="preserve"> </w:t>
      </w:r>
    </w:p>
    <w:p w14:paraId="168E3E90" w14:textId="430FC9F6" w:rsidR="00D733E4" w:rsidRDefault="00BB3D2E" w:rsidP="00D733E4">
      <w:pPr>
        <w:jc w:val="both"/>
      </w:pPr>
      <w:r w:rsidRPr="00BB3D2E">
        <w:t>In recent decades, the demand for basic sanitation services has increased significantly, driven by socioeconomic development and population growth. The United Nations (UN) Sustainable Development Goals (SDGs) specifically target the goal of ensuring that by 2030, all individuals have access to equitable sanitation and hygiene</w:t>
      </w:r>
      <w:r w:rsidR="00D733E4" w:rsidRPr="00D733E4">
        <w:fldChar w:fldCharType="begin"/>
      </w:r>
      <w:r w:rsidR="00D733E4" w:rsidRPr="00D733E4">
        <w:instrText xml:space="preserve"> ADDIN EN.CITE &lt;EndNote&gt;&lt;Cite&gt;&lt;Author&gt;Organization&lt;/Author&gt;&lt;Year&gt;2021&lt;/Year&gt;&lt;RecNum&gt;103&lt;/RecNum&gt;&lt;DisplayText&gt;&lt;style face="superscript"&gt;[1]&lt;/style&gt;&lt;/DisplayText&gt;&lt;record&gt;&lt;rec-number&gt;103&lt;/rec-number&gt;&lt;foreign-keys&gt;&lt;key app="EN" db-id="22xerp02rsa9rcev0fjxtda4edxdv5xttet5" timestamp="1733857118"&gt;103&lt;/key&gt;&lt;/foreign-keys&gt;&lt;ref-type name="Book"&gt;6&lt;/ref-type&gt;&lt;contributors&gt;&lt;authors&gt;&lt;author&gt;World Health Organization&lt;/author&gt;&lt;author&gt;United Nations Children&amp;apos;s Fund&lt;/author&gt;&lt;/authors&gt;&lt;/contributors&gt;&lt;titles&gt;&lt;title&gt;Progress on household drinking water, sanitation and hygiene 2000-2020: five years into the SDGs&lt;/title&gt;&lt;/titles&gt;&lt;dates&gt;&lt;year&gt;2021&lt;/year&gt;&lt;/dates&gt;&lt;publisher&gt;World Health Organization&lt;/publisher&gt;&lt;isbn&gt;9240030840&lt;/isbn&gt;&lt;urls&gt;&lt;/urls&gt;&lt;/record&gt;&lt;/Cite&gt;&lt;/EndNote&gt;</w:instrText>
      </w:r>
      <w:r w:rsidR="00D733E4" w:rsidRPr="00D733E4">
        <w:fldChar w:fldCharType="separate"/>
      </w:r>
      <w:r w:rsidR="00D733E4" w:rsidRPr="00D733E4">
        <w:rPr>
          <w:vertAlign w:val="superscript"/>
        </w:rPr>
        <w:t>[1]</w:t>
      </w:r>
      <w:r w:rsidR="00D733E4" w:rsidRPr="00D733E4">
        <w:fldChar w:fldCharType="end"/>
      </w:r>
      <w:r w:rsidR="00D733E4" w:rsidRPr="00D733E4">
        <w:t xml:space="preserve">. </w:t>
      </w:r>
      <w:r w:rsidRPr="00BB3D2E">
        <w:t>According to a joint report by UNICEF and the World Health Organization (WHO)</w:t>
      </w:r>
      <w:r w:rsidR="00D733E4" w:rsidRPr="00D733E4">
        <w:fldChar w:fldCharType="begin"/>
      </w:r>
      <w:r w:rsidR="00D733E4" w:rsidRPr="00D733E4">
        <w:instrText xml:space="preserve"> ADDIN EN.CITE &lt;EndNote&gt;&lt;Cite&gt;&lt;Author&gt;Organization&lt;/Author&gt;&lt;Year&gt;2017&lt;/Year&gt;&lt;RecNum&gt;148&lt;/RecNum&gt;&lt;DisplayText&gt;&lt;style face="superscript"&gt;[2]&lt;/style&gt;&lt;/DisplayText&gt;&lt;record&gt;&lt;rec-number&gt;148&lt;/rec-number&gt;&lt;foreign-keys&gt;&lt;key app="EN" db-id="22xerp02rsa9rcev0fjxtda4edxdv5xttet5" timestamp="1738853750"&gt;148&lt;/key&gt;&lt;/foreign-keys&gt;&lt;ref-type name="Book Section"&gt;5&lt;/ref-type&gt;&lt;contributors&gt;&lt;authors&gt;&lt;author&gt;World Health Organization&lt;/author&gt;&lt;/authors&gt;&lt;/contributors&gt;&lt;titles&gt;&lt;title&gt;2017 annual report WHO/UNICEF joint monitoring programme for water supply, sanitation and hygiene&lt;/title&gt;&lt;secondary-title&gt;2017 annual report WHO/UNICEF joint monitoring programme for water supply, sanitation and hygiene&lt;/secondary-title&gt;&lt;/titles&gt;&lt;pages&gt;20-20&lt;/pages&gt;&lt;dates&gt;&lt;year&gt;2017&lt;/year&gt;&lt;/dates&gt;&lt;urls&gt;&lt;/urls&gt;&lt;/record&gt;&lt;/Cite&gt;&lt;/EndNote&gt;</w:instrText>
      </w:r>
      <w:r w:rsidR="00D733E4" w:rsidRPr="00D733E4">
        <w:fldChar w:fldCharType="separate"/>
      </w:r>
      <w:r w:rsidR="00D733E4" w:rsidRPr="00D733E4">
        <w:rPr>
          <w:vertAlign w:val="superscript"/>
        </w:rPr>
        <w:t>[2]</w:t>
      </w:r>
      <w:r w:rsidR="00D733E4" w:rsidRPr="00D733E4">
        <w:fldChar w:fldCharType="end"/>
      </w:r>
      <w:r w:rsidR="00D733E4" w:rsidRPr="00D733E4">
        <w:t xml:space="preserve"> </w:t>
      </w:r>
      <w:r w:rsidRPr="00BB3D2E">
        <w:t>access to safely managed sanitation services increased from 28% to 45% between 2000 and 2017</w:t>
      </w:r>
      <w:r>
        <w:t xml:space="preserve">. </w:t>
      </w:r>
      <w:r w:rsidRPr="00BB3D2E">
        <w:t>However, despite this progress, over 2 billion people worldwide still lack access to safe sanitation, and an alarming 63 million continue to practice open defecation. This highlights the ongoing global sanitation crisis.</w:t>
      </w:r>
    </w:p>
    <w:p w14:paraId="4FC3B4B6" w14:textId="17863256" w:rsidR="00BB3D2E" w:rsidRDefault="00BB3D2E" w:rsidP="00D733E4">
      <w:pPr>
        <w:jc w:val="both"/>
      </w:pPr>
      <w:r w:rsidRPr="00BB3D2E">
        <w:lastRenderedPageBreak/>
        <w:t>In developing countries, including Kiribati, inadequate sanitation and wastewater management systems pose significant health risks and environmental challenges. The lack of effective sanitation infrastructure, particularly in urban and rural areas, leads to contamination of water sources and the spread of waterborne diseases. Aging infrastructure, insufficient funding, and limited technical capacity exacerbate these issues, hindering efforts to improve sanitation and safeguard public health.</w:t>
      </w:r>
    </w:p>
    <w:p w14:paraId="13F3368E" w14:textId="7586F458" w:rsidR="00BB3D2E" w:rsidRDefault="00BB3D2E" w:rsidP="00D733E4">
      <w:pPr>
        <w:jc w:val="both"/>
      </w:pPr>
      <w:r w:rsidRPr="00BB3D2E">
        <w:t>In Kiribati, the capital of South Tarawa faces severe sanitation challenges due to overcrowding, rapid population growth, and limited land availability. With only 17% of the population connected to the sewer system, the remaining population relies on septic tanks, open defecation, and pit latrines, contributing to groundwater contamination and public health risks. This study explores the integration of circular economy (CE) principles into on-site sanitation systems in Kiribati, which could provide a sustainable solution by reducing waste, recovering valuable resources, and preventing environmental degradation.</w:t>
      </w:r>
    </w:p>
    <w:p w14:paraId="6A89C53F" w14:textId="11A58021" w:rsidR="009F5E55" w:rsidRDefault="00C35ACD" w:rsidP="009F5E55">
      <w:pPr>
        <w:pStyle w:val="Heading2"/>
      </w:pPr>
      <w:bookmarkStart w:id="3" w:name="_Toc191002101"/>
      <w:r>
        <w:t xml:space="preserve">1.2 </w:t>
      </w:r>
      <w:r w:rsidR="009F5E55">
        <w:t>Context</w:t>
      </w:r>
      <w:bookmarkEnd w:id="3"/>
      <w:r w:rsidR="009F5E55">
        <w:t xml:space="preserve"> </w:t>
      </w:r>
    </w:p>
    <w:p w14:paraId="46B37999" w14:textId="444362D4" w:rsidR="00E17456" w:rsidRPr="00B7329A" w:rsidRDefault="00B7329A" w:rsidP="00E17456">
      <w:pPr>
        <w:jc w:val="both"/>
      </w:pPr>
      <w:r w:rsidRPr="00B7329A">
        <w:t xml:space="preserve">Kiribati, </w:t>
      </w:r>
      <w:r w:rsidR="0053585A">
        <w:t>Small Island Developing States (SIDS)</w:t>
      </w:r>
      <w:r w:rsidRPr="00B7329A">
        <w:t xml:space="preserve"> faces significant challenges related to urbanization, </w:t>
      </w:r>
      <w:r w:rsidR="007F4F99">
        <w:t>due to its limited land area</w:t>
      </w:r>
      <w:r w:rsidRPr="00B7329A">
        <w:t xml:space="preserve">. The country spans 3.5 million square kilometers across the Pacific, consisting of 32 coral islands and one raised coral island, with a population of around 120,000. </w:t>
      </w:r>
      <w:r w:rsidR="007F4F99">
        <w:t xml:space="preserve">Urban </w:t>
      </w:r>
      <w:r w:rsidRPr="00B7329A">
        <w:t xml:space="preserve">South Tarawa </w:t>
      </w:r>
      <w:proofErr w:type="gramStart"/>
      <w:r w:rsidRPr="00B7329A">
        <w:t xml:space="preserve">has </w:t>
      </w:r>
      <w:r w:rsidR="007F4F99">
        <w:t xml:space="preserve"> areas</w:t>
      </w:r>
      <w:proofErr w:type="gramEnd"/>
      <w:r w:rsidR="007F4F99">
        <w:t xml:space="preserve"> of extremely high population density of </w:t>
      </w:r>
      <w:r w:rsidRPr="00B7329A">
        <w:t xml:space="preserve">3,600 people per square kilometer, with over half of the population </w:t>
      </w:r>
      <w:r w:rsidR="00A719A4">
        <w:t xml:space="preserve">(68,736 people) </w:t>
      </w:r>
      <w:r w:rsidRPr="00B7329A">
        <w:t>living in this urban area. Rapid population growth, projected to double by 2040, is putting immense pressure on public infrastructure and the environment.</w:t>
      </w:r>
      <w:r w:rsidR="00E17456" w:rsidRPr="00B7329A">
        <w:fldChar w:fldCharType="begin"/>
      </w:r>
      <w:r w:rsidR="00E17456" w:rsidRPr="00B7329A">
        <w:instrText xml:space="preserve"> ADDIN EN.CITE &lt;EndNote&gt;&lt;Cite&gt;&lt;Author&gt;SPC&lt;/Author&gt;&lt;Year&gt;2022&lt;/Year&gt;&lt;RecNum&gt;30&lt;/RecNum&gt;&lt;DisplayText&gt;&lt;style face="superscript"&gt;[3]&lt;/style&gt;&lt;/DisplayText&gt;&lt;record&gt;&lt;rec-number&gt;30&lt;/rec-number&gt;&lt;foreign-keys&gt;&lt;key app="EN" db-id="22xerp02rsa9rcev0fjxtda4edxdv5xttet5" timestamp="1724786396"&gt;30&lt;/key&gt;&lt;/foreign-keys&gt;&lt;ref-type name="Report"&gt;27&lt;/ref-type&gt;&lt;contributors&gt;&lt;authors&gt;&lt;author&gt;SPC&lt;/author&gt;&lt;/authors&gt;&lt;tertiary-authors&gt;&lt;author&gt;Pacific Community &lt;/author&gt;&lt;/tertiary-authors&gt;&lt;/contributors&gt;&lt;titles&gt;&lt;title&gt;Kiribati Census Atlas&lt;/title&gt;&lt;/titles&gt;&lt;pages&gt;10-11&lt;/pages&gt;&lt;dates&gt;&lt;year&gt;2022&lt;/year&gt;&lt;/dates&gt;&lt;pub-location&gt;Noumea, New Caledonia&lt;/pub-location&gt;&lt;urls&gt;&lt;/urls&gt;&lt;/record&gt;&lt;/Cite&gt;&lt;/EndNote&gt;</w:instrText>
      </w:r>
      <w:r w:rsidR="00E17456" w:rsidRPr="00B7329A">
        <w:fldChar w:fldCharType="separate"/>
      </w:r>
      <w:r w:rsidR="00E17456" w:rsidRPr="00B7329A">
        <w:rPr>
          <w:noProof/>
          <w:vertAlign w:val="superscript"/>
        </w:rPr>
        <w:t>[3]</w:t>
      </w:r>
      <w:r w:rsidR="00E17456" w:rsidRPr="00B7329A">
        <w:fldChar w:fldCharType="end"/>
      </w:r>
    </w:p>
    <w:p w14:paraId="6BE1570F" w14:textId="680F3E29" w:rsidR="00B7329A" w:rsidRPr="00B7329A" w:rsidRDefault="009E4276" w:rsidP="00E17456">
      <w:pPr>
        <w:jc w:val="both"/>
      </w:pPr>
      <w:r w:rsidRPr="009E4276">
        <w:t>The high population density, inadequate sanitation, poor hygiene, and lack of potable water contribute to widespread waterborne diseases in Kiribati</w:t>
      </w:r>
      <w:r w:rsidR="00B7329A" w:rsidRPr="00B7329A">
        <w:t>. The infant mortality rate is high, with 38 deaths per 1,000 live births</w:t>
      </w:r>
      <w:r w:rsidR="00B7329A" w:rsidRPr="00B7329A">
        <w:fldChar w:fldCharType="begin"/>
      </w:r>
      <w:r w:rsidR="00B7329A" w:rsidRPr="00B7329A">
        <w:instrText xml:space="preserve"> ADDIN EN.CITE &lt;EndNote&gt;&lt;Cite&gt;&lt;Author&gt;Bank&lt;/Author&gt;&lt;Year&gt;2022&lt;/Year&gt;&lt;RecNum&gt;112&lt;/RecNum&gt;&lt;DisplayText&gt;&lt;style face="superscript"&gt;[4]&lt;/style&gt;&lt;/DisplayText&gt;&lt;record&gt;&lt;rec-number&gt;112&lt;/rec-number&gt;&lt;foreign-keys&gt;&lt;key app="EN" db-id="22xerp02rsa9rcev0fjxtda4edxdv5xttet5" timestamp="1734441310"&gt;112&lt;/key&gt;&lt;/foreign-keys&gt;&lt;ref-type name="Grant"&gt;54&lt;/ref-type&gt;&lt;contributors&gt;&lt;authors&gt;&lt;author&gt;World Bank &lt;/author&gt;&lt;/authors&gt;&lt;/contributors&gt;&lt;titles&gt;&lt;title&gt;Project Appraisal Document on a proposed Grant &lt;/title&gt;&lt;short-title&gt;South Tarawa Sanitation Project &lt;/short-title&gt;&lt;/titles&gt;&lt;pages&gt;31-42&lt;/pages&gt;&lt;volume&gt;US$19.49 Million&lt;/volume&gt;&lt;number&gt;Active &lt;/number&gt;&lt;section&gt;2022 - 2028 &lt;/section&gt;&lt;dates&gt;&lt;year&gt;2022&lt;/year&gt;&lt;pub-dates&gt;&lt;date&gt;May 31, 2028&lt;/date&gt;&lt;/pub-dates&gt;&lt;/dates&gt;&lt;pub-location&gt;South Tarawa - Kiribati &lt;/pub-location&gt;&lt;publisher&gt;World Bank &lt;/publisher&gt;&lt;work-type&gt;Loan &lt;/work-type&gt;&lt;urls&gt;&lt;/urls&gt;&lt;custom1&gt;Manuela V. Ferro&lt;/custom1&gt;&lt;/record&gt;&lt;/Cite&gt;&lt;/EndNote&gt;</w:instrText>
      </w:r>
      <w:r w:rsidR="00B7329A" w:rsidRPr="00B7329A">
        <w:fldChar w:fldCharType="separate"/>
      </w:r>
      <w:r w:rsidR="00B7329A" w:rsidRPr="00B7329A">
        <w:rPr>
          <w:noProof/>
          <w:vertAlign w:val="superscript"/>
        </w:rPr>
        <w:t>[4]</w:t>
      </w:r>
      <w:r w:rsidR="00B7329A" w:rsidRPr="00B7329A">
        <w:fldChar w:fldCharType="end"/>
      </w:r>
      <w:r w:rsidR="0053585A">
        <w:t xml:space="preserve"> making amongst the highest in the Pacific region. </w:t>
      </w:r>
      <w:r w:rsidR="00B7329A" w:rsidRPr="00B7329A">
        <w:t xml:space="preserve">About 22% of South Tarawa's population practices open defecation, and leaking septic tanks further contaminate the groundwater, the primary freshwater source. The aging sewer system faces frequent overflows and discharges untreated wastewater into the ocean, while the porous coral sands reduce soil capacity to filter pollutants </w:t>
      </w:r>
      <w:r w:rsidR="0053585A">
        <w:t>from</w:t>
      </w:r>
      <w:r w:rsidR="00B7329A" w:rsidRPr="00B7329A">
        <w:t xml:space="preserve"> reaching groundwater. With increasing population, the limited groundwater is under threat of overuse and contamination, with fecal coliforms and nitrates exceeding WHO guidelines in many wells.</w:t>
      </w:r>
    </w:p>
    <w:p w14:paraId="5D2EB403" w14:textId="08B91164" w:rsidR="00B7329A" w:rsidRPr="00B7329A" w:rsidRDefault="00B7329A" w:rsidP="00E17456">
      <w:pPr>
        <w:jc w:val="both"/>
      </w:pPr>
      <w:r w:rsidRPr="00B7329A">
        <w:t xml:space="preserve">Addressing these sanitation challenges is crucial for Kiribati’s long-term health and sustainability. Sustainable, low-cost, and resilient sanitation solutions are necessary to withstand environmental pressures like rising sea levels. </w:t>
      </w:r>
      <w:r w:rsidR="005D69C2">
        <w:t xml:space="preserve">Hence, sustainable sludge management and reuse strategies that are both economically and technically sound and environmental feasible need to be developed. </w:t>
      </w:r>
      <w:r w:rsidRPr="00B7329A">
        <w:t>Adopting a circular economy approach to sanitation could help optimize resource use, reduce waste, and convert waste into valuable by-products, improving both public health and environmental sustainability in Kiribati.</w:t>
      </w:r>
    </w:p>
    <w:p w14:paraId="35C30D37" w14:textId="16DEB83F" w:rsidR="00A14647" w:rsidRDefault="00A14647" w:rsidP="00CD0CD1">
      <w:pPr>
        <w:jc w:val="both"/>
      </w:pPr>
    </w:p>
    <w:p w14:paraId="68BF1DB6" w14:textId="77777777" w:rsidR="00A14647" w:rsidRDefault="00A14647" w:rsidP="001C7FCA">
      <w:pPr>
        <w:keepNext/>
        <w:jc w:val="center"/>
      </w:pPr>
      <w:r w:rsidRPr="00531490">
        <w:rPr>
          <w:noProof/>
        </w:rPr>
        <w:lastRenderedPageBreak/>
        <w:drawing>
          <wp:inline distT="0" distB="0" distL="0" distR="0" wp14:anchorId="16FA9D46" wp14:editId="277036FC">
            <wp:extent cx="5621572" cy="334506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42858" cy="3357734"/>
                    </a:xfrm>
                    <a:prstGeom prst="rect">
                      <a:avLst/>
                    </a:prstGeom>
                  </pic:spPr>
                </pic:pic>
              </a:graphicData>
            </a:graphic>
          </wp:inline>
        </w:drawing>
      </w:r>
    </w:p>
    <w:p w14:paraId="794F0460" w14:textId="6ABD7FB8" w:rsidR="00A14647" w:rsidRDefault="00A14647" w:rsidP="00A14647">
      <w:pPr>
        <w:pStyle w:val="Caption"/>
        <w:jc w:val="both"/>
      </w:pPr>
      <w:r>
        <w:t xml:space="preserve">Figure </w:t>
      </w:r>
      <w:fldSimple w:instr=" SEQ Figure \* ARABIC ">
        <w:r w:rsidR="006C0525">
          <w:rPr>
            <w:noProof/>
          </w:rPr>
          <w:t>1</w:t>
        </w:r>
      </w:fldSimple>
      <w:r>
        <w:t>. Map of Kiribati</w:t>
      </w:r>
      <w:r w:rsidR="001F622A">
        <w:t xml:space="preserve"> – 3 island groups, Gilbert, Phoenix, and Line and Phoenix Islands </w:t>
      </w:r>
      <w:r w:rsidR="00C7593C">
        <w:t>(Source: Kiribati Census 2022)</w:t>
      </w:r>
    </w:p>
    <w:p w14:paraId="236F1187" w14:textId="599CE9B3" w:rsidR="00924F50" w:rsidRDefault="00924F50" w:rsidP="006200A2">
      <w:pPr>
        <w:pStyle w:val="Heading1"/>
      </w:pPr>
      <w:bookmarkStart w:id="4" w:name="_Toc191002102"/>
      <w:r>
        <w:t xml:space="preserve">2. Methods </w:t>
      </w:r>
    </w:p>
    <w:p w14:paraId="5DC0FEDB" w14:textId="1788789C" w:rsidR="00924F50" w:rsidRDefault="007F17AF" w:rsidP="007F17AF">
      <w:pPr>
        <w:jc w:val="both"/>
      </w:pPr>
      <w:r w:rsidRPr="007F17AF">
        <w:t>This review employs a two-part methodology. The first part analyzes Kiribati's current sanitation system, with a focus on South Tarawa, where overcrowding and urbanization exacerbate sanitation challenges. The objective is to identify existing sanitation systems and services, particularly the management of faecal sludge and wastewater from onsite sanitation. The literature reviewed includes government reports (e.g., Environmental Impact Assessments, project proposals), policies, and documentation from international development partners such as MFAT</w:t>
      </w:r>
      <w:r w:rsidR="008823ED">
        <w:t xml:space="preserve"> (Ministry of Foreign Affairs and Trade)</w:t>
      </w:r>
      <w:r w:rsidRPr="007F17AF">
        <w:t>, DEFAT</w:t>
      </w:r>
      <w:r w:rsidR="008823ED">
        <w:t xml:space="preserve"> (Department of Foreign Affairs, and Trade)</w:t>
      </w:r>
      <w:r w:rsidRPr="007F17AF">
        <w:t>, the World Bank, ADB</w:t>
      </w:r>
      <w:r w:rsidR="008823ED">
        <w:t xml:space="preserve"> (Asian Development Bank)</w:t>
      </w:r>
      <w:r w:rsidRPr="007F17AF">
        <w:t>, UNICEF, EU</w:t>
      </w:r>
      <w:r w:rsidR="000E7E1D">
        <w:t xml:space="preserve"> (European Union)</w:t>
      </w:r>
      <w:r w:rsidRPr="007F17AF">
        <w:t>, and SPC</w:t>
      </w:r>
      <w:r w:rsidR="000E7E1D">
        <w:t xml:space="preserve"> (</w:t>
      </w:r>
      <w:r w:rsidR="002B4F3D">
        <w:t>Pacific Community)</w:t>
      </w:r>
      <w:r w:rsidRPr="007F17AF">
        <w:t>, ensuring data reliability and validity. The second part investigates innovative circular economy (CE) technologies suitable for onsite sanitation in Kiribati, focusing on low-cost, effective systems that prevent groundwater contamination and support a transition to a CE model. Additionally, a multi-case study was conducted to examine various CE approaches for sanitation in Kiribati. Cases were selected to represent a broad range of institutional, technological, socioeconomic, and economic models, enabling an assessment of the barriers and opportunities for implementing CE in Kiribati.</w:t>
      </w:r>
    </w:p>
    <w:p w14:paraId="2B462C8A" w14:textId="6BC6F03C" w:rsidR="00CD0CD1" w:rsidRDefault="00924F50" w:rsidP="006200A2">
      <w:pPr>
        <w:pStyle w:val="Heading1"/>
      </w:pPr>
      <w:r>
        <w:t>3</w:t>
      </w:r>
      <w:r w:rsidR="006200A2">
        <w:t>. Overview of Onsite sanitation System</w:t>
      </w:r>
      <w:bookmarkEnd w:id="4"/>
      <w:r w:rsidR="006200A2">
        <w:t xml:space="preserve"> </w:t>
      </w:r>
    </w:p>
    <w:p w14:paraId="7A790811" w14:textId="19AC5360" w:rsidR="00296D3E" w:rsidRPr="00296D3E" w:rsidRDefault="00296D3E" w:rsidP="00296D3E">
      <w:pPr>
        <w:jc w:val="both"/>
      </w:pPr>
      <w:r w:rsidRPr="00296D3E">
        <w:t>In Kiribati, the sewerage network is limited to South Tarawa, covering only three suburban areas: Betio, Bairiki, and Bikenibeu. However, only 17% of the population is connected to the sewer system. The majority rely on onsite sanitation methods: 43.5% use septic tanks, 25.4% practice open defecation, and the remainder use pit latrines, with less than 1% using compost toilets, despite past trial projects.</w:t>
      </w:r>
      <w:r w:rsidR="000D60D3">
        <w:fldChar w:fldCharType="begin"/>
      </w:r>
      <w:r w:rsidR="000D60D3">
        <w:instrText xml:space="preserve"> ADDIN EN.CITE &lt;EndNote&gt;&lt;Cite&gt;&lt;Author&gt;Thomas&lt;/Author&gt;&lt;Year&gt;December 2020&lt;/Year&gt;&lt;RecNum&gt;10&lt;/RecNum&gt;&lt;DisplayText&gt;&lt;style face="superscript"&gt;[5]&lt;/style&gt;&lt;/DisplayText&gt;&lt;record&gt;&lt;rec-number&gt;10&lt;/rec-number&gt;&lt;foreign-keys&gt;&lt;key app="EN" db-id="22xerp02rsa9rcev0fjxtda4edxdv5xttet5" timestamp="1723750072"&gt;10&lt;/key&gt;&lt;/foreign-keys&gt;&lt;ref-type name="Report"&gt;27&lt;/ref-type&gt;&lt;contributors&gt;&lt;authors&gt;&lt;author&gt;Fraser Thomas&lt;/author&gt;&lt;/authors&gt;&lt;/contributors&gt;&lt;titles&gt;&lt;title&gt;Kiribati - Addendum to Sanitation Roadmap SFD Report &lt;/title&gt;&lt;secondary-title&gt;Draft SFD matrix and SFD graphic for stakeholder consultations &lt;/secondary-title&gt;&lt;short-title&gt;SFD Desk Study Report &lt;/short-title&gt;&lt;/titles&gt;&lt;dates&gt;&lt;year&gt;December 2020&lt;/year&gt;&lt;/dates&gt;&lt;urls&gt;&lt;/urls&gt;&lt;/record&gt;&lt;/Cite&gt;&lt;/EndNote&gt;</w:instrText>
      </w:r>
      <w:r w:rsidR="000D60D3">
        <w:fldChar w:fldCharType="separate"/>
      </w:r>
      <w:r w:rsidR="000D60D3" w:rsidRPr="000D60D3">
        <w:rPr>
          <w:noProof/>
          <w:vertAlign w:val="superscript"/>
        </w:rPr>
        <w:t>[5]</w:t>
      </w:r>
      <w:r w:rsidR="000D60D3">
        <w:fldChar w:fldCharType="end"/>
      </w:r>
    </w:p>
    <w:p w14:paraId="103772F5" w14:textId="54465AA8" w:rsidR="00296D3E" w:rsidRPr="00296D3E" w:rsidRDefault="00296D3E" w:rsidP="00296D3E">
      <w:pPr>
        <w:jc w:val="both"/>
      </w:pPr>
      <w:r w:rsidRPr="00296D3E">
        <w:lastRenderedPageBreak/>
        <w:t xml:space="preserve">A significant issue is that most pit latrines are unsealed (open-bottom), posing a high risk of groundwater contamination, especially in areas with a </w:t>
      </w:r>
      <w:proofErr w:type="gramStart"/>
      <w:r w:rsidRPr="00296D3E">
        <w:t>high water</w:t>
      </w:r>
      <w:proofErr w:type="gramEnd"/>
      <w:r w:rsidRPr="00296D3E">
        <w:t xml:space="preserve"> table and flooding, such as Temwaiku. Due to limited land availability, it's difficult to </w:t>
      </w:r>
      <w:r w:rsidR="009E4276">
        <w:t>place</w:t>
      </w:r>
      <w:r w:rsidRPr="00296D3E">
        <w:t xml:space="preserve"> pit latrines far from household wells. Similarly, many septic tanks are poorly constructed with inadequate sealing, allowing wastewater seepage, effectively functioning like pit latrines. Some tanks are intentionally designed to leak, extending their lifespan but compromising sanitation.</w:t>
      </w:r>
    </w:p>
    <w:p w14:paraId="3A41E15E" w14:textId="0466E7C7" w:rsidR="00296D3E" w:rsidRPr="00296D3E" w:rsidRDefault="00220F7F" w:rsidP="00296D3E">
      <w:pPr>
        <w:jc w:val="both"/>
      </w:pPr>
      <w:r w:rsidRPr="00220F7F">
        <w:t>Compost toilets, though tested</w:t>
      </w:r>
      <w:r w:rsidR="00296D3E" w:rsidRPr="00296D3E">
        <w:t xml:space="preserve"> in South Tarawa and Kiritimati Island, have not gained popularity due to poor maintenance, unpleasant odors, and user discomfort. Challenges include limited familiarity with the technology, attitudinal </w:t>
      </w:r>
      <w:r w:rsidR="00FC76C1">
        <w:t xml:space="preserve">and cultural </w:t>
      </w:r>
      <w:r w:rsidR="00296D3E" w:rsidRPr="00296D3E">
        <w:t>resistance, and concerns about the safety of handling composted waste, which hinder social acceptance.</w:t>
      </w:r>
    </w:p>
    <w:p w14:paraId="0C6FAE1D" w14:textId="493686F1" w:rsidR="00296D3E" w:rsidRPr="00296D3E" w:rsidRDefault="00AA2AE7" w:rsidP="00296D3E">
      <w:pPr>
        <w:jc w:val="both"/>
      </w:pPr>
      <w:r>
        <w:t>There are limited</w:t>
      </w:r>
      <w:r w:rsidR="00296D3E" w:rsidRPr="00296D3E">
        <w:t xml:space="preserve"> studies have assessed sustainable onsite sanitation solutions in Kiribati. A 2018 study under the South Tarawa Sanitation Project tested seven sanitation technologies at 29 households</w:t>
      </w:r>
      <w:r w:rsidR="00F923DF">
        <w:t xml:space="preserve"> based on both technical and economic aspect of technology</w:t>
      </w:r>
      <w:r w:rsidR="00296D3E" w:rsidRPr="00296D3E">
        <w:t xml:space="preserve">, aiming to evaluate performance and effluent quality. However, due to staff shortages and poor coordination, the study was incomplete, leaving a data gap on system effectiveness. </w:t>
      </w:r>
      <w:r w:rsidR="00905C5C">
        <w:t xml:space="preserve">This study aims to </w:t>
      </w:r>
      <w:r w:rsidR="00461EEB">
        <w:t>critically assess the implementation</w:t>
      </w:r>
      <w:r w:rsidR="00905C5C">
        <w:t xml:space="preserve"> </w:t>
      </w:r>
      <w:r w:rsidR="00B82689">
        <w:t xml:space="preserve">three </w:t>
      </w:r>
      <w:r w:rsidR="00461EEB">
        <w:t xml:space="preserve">toilet system studied namely </w:t>
      </w:r>
      <w:r w:rsidR="00461EEB" w:rsidRPr="00461EEB">
        <w:t xml:space="preserve">Aqua Privy, Three Chamber Septic Tanks, and Ecosan toilets </w:t>
      </w:r>
      <w:r w:rsidR="00461EEB">
        <w:t xml:space="preserve">focusing on the integration of circular economy principles. </w:t>
      </w:r>
      <w:r w:rsidR="00CC204C">
        <w:t xml:space="preserve">The review paper aims to provide actionable insights and recommendations for policymakers and stakeholders in Kiribati, promoting sustainable sanitation solutions that enhance public health and environmental resilience. </w:t>
      </w:r>
    </w:p>
    <w:p w14:paraId="3BF59A03" w14:textId="77777777" w:rsidR="00296D3E" w:rsidRDefault="00296D3E" w:rsidP="00296D3E">
      <w:pPr>
        <w:jc w:val="both"/>
      </w:pPr>
    </w:p>
    <w:p w14:paraId="2BD3913E" w14:textId="77777777" w:rsidR="00E94BC5" w:rsidRDefault="00E94BC5" w:rsidP="00E94BC5">
      <w:pPr>
        <w:keepNext/>
        <w:jc w:val="center"/>
      </w:pPr>
      <w:r w:rsidRPr="00E94BC5">
        <w:rPr>
          <w:noProof/>
        </w:rPr>
        <w:drawing>
          <wp:inline distT="0" distB="0" distL="0" distR="0" wp14:anchorId="462653BE" wp14:editId="40FD92AD">
            <wp:extent cx="3450078" cy="323331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76213" cy="3257811"/>
                    </a:xfrm>
                    <a:prstGeom prst="rect">
                      <a:avLst/>
                    </a:prstGeom>
                  </pic:spPr>
                </pic:pic>
              </a:graphicData>
            </a:graphic>
          </wp:inline>
        </w:drawing>
      </w:r>
    </w:p>
    <w:p w14:paraId="578F9E8F" w14:textId="0361979C" w:rsidR="00E94BC5" w:rsidRDefault="00E94BC5" w:rsidP="00E94BC5">
      <w:pPr>
        <w:pStyle w:val="Caption"/>
        <w:jc w:val="center"/>
      </w:pPr>
      <w:r>
        <w:t xml:space="preserve">Figure </w:t>
      </w:r>
      <w:fldSimple w:instr=" SEQ Figure \* ARABIC ">
        <w:r w:rsidR="006C0525">
          <w:rPr>
            <w:noProof/>
          </w:rPr>
          <w:t>2</w:t>
        </w:r>
      </w:fldSimple>
      <w:r>
        <w:t xml:space="preserve">. South Tarawa - </w:t>
      </w:r>
      <w:proofErr w:type="spellStart"/>
      <w:r>
        <w:t>Betio</w:t>
      </w:r>
      <w:proofErr w:type="spellEnd"/>
      <w:r>
        <w:t xml:space="preserve"> to </w:t>
      </w:r>
      <w:proofErr w:type="spellStart"/>
      <w:r>
        <w:t>Tanaea</w:t>
      </w:r>
      <w:proofErr w:type="spellEnd"/>
      <w:r w:rsidR="00C7593C">
        <w:t xml:space="preserve"> (source: Kiribati Census, 2022)</w:t>
      </w:r>
    </w:p>
    <w:p w14:paraId="758E554C" w14:textId="648F9FA3" w:rsidR="00C142FF" w:rsidRDefault="00C142FF" w:rsidP="00C142FF">
      <w:pPr>
        <w:pStyle w:val="Heading1"/>
      </w:pPr>
      <w:r>
        <w:lastRenderedPageBreak/>
        <w:t xml:space="preserve">3. Challenges of Onsite Sanitation in Kiribati </w:t>
      </w:r>
    </w:p>
    <w:p w14:paraId="058E6E77" w14:textId="203FA4DC" w:rsidR="00C142FF" w:rsidRPr="00C142FF" w:rsidRDefault="003B270D" w:rsidP="003B270D">
      <w:pPr>
        <w:pStyle w:val="Heading2"/>
      </w:pPr>
      <w:r>
        <w:t xml:space="preserve">3.1 </w:t>
      </w:r>
      <w:r w:rsidR="00C142FF" w:rsidRPr="00C142FF">
        <w:t>Sanitation Challenges in Kiribati</w:t>
      </w:r>
    </w:p>
    <w:p w14:paraId="44306B99" w14:textId="37553333" w:rsidR="00C142FF" w:rsidRPr="00C142FF" w:rsidRDefault="00C142FF" w:rsidP="00C142FF">
      <w:pPr>
        <w:jc w:val="both"/>
      </w:pPr>
      <w:r w:rsidRPr="00C142FF">
        <w:t xml:space="preserve">Kiribati's sanitation infrastructure is under significant strain, largely due to the country’s high population density in urban areas like South Tarawa, combined with limited land and freshwater resources. These constraints make it difficult to implement traditional centralized sewage systems. Many households, particularly in low-income areas, lack access to proper sanitation facilities. Instead, they rely on rudimentary and unsafe systems like pit latrines </w:t>
      </w:r>
      <w:r w:rsidR="00C07467">
        <w:t>and septic tank</w:t>
      </w:r>
      <w:r w:rsidRPr="00C142FF">
        <w:t xml:space="preserve"> toilets, which contribute to environmental pollution and public health risks. According to the Kiribati Sanitation and Drainage Infrastructure Strategy (KSDIS) 2018-2019, 71% of the population in the lowest wealth quintile in South Tarawa do not have access to improved toilets or sewage systems. As a result, open defecation remains a common practice, exacerbating the risk of waterborne diseases and other health hazards.</w:t>
      </w:r>
    </w:p>
    <w:p w14:paraId="109CB868" w14:textId="6D00AE5A" w:rsidR="00C142FF" w:rsidRDefault="003B270D" w:rsidP="003B270D">
      <w:pPr>
        <w:pStyle w:val="Heading2"/>
      </w:pPr>
      <w:r>
        <w:t xml:space="preserve">3.2 </w:t>
      </w:r>
      <w:r w:rsidR="00C142FF" w:rsidRPr="00C142FF">
        <w:t>Socioeconomic and Financial Barriers</w:t>
      </w:r>
    </w:p>
    <w:p w14:paraId="6494ED47" w14:textId="77777777" w:rsidR="004B5EC9" w:rsidRPr="004B5EC9" w:rsidRDefault="004B5EC9" w:rsidP="004B5EC9">
      <w:pPr>
        <w:jc w:val="both"/>
      </w:pPr>
      <w:r w:rsidRPr="004B5EC9">
        <w:t>Kiribati faces significant challenges in providing adequate sanitation services, primarily due to its high population density in urban areas, limited land, and freshwater resources. These constraints make it difficult to implement traditional centralized sewage systems. South Tarawa, the urban capital, experiences an extreme population density of 3,600 people per square kilometer, with over half of the country’s population residing in this area. This rapid urbanization, coupled with population growth expected to double by 2040, places immense pressure on the existing infrastructure and the environment.</w:t>
      </w:r>
    </w:p>
    <w:p w14:paraId="405FAA90" w14:textId="77777777" w:rsidR="004B5EC9" w:rsidRPr="004B5EC9" w:rsidRDefault="004B5EC9" w:rsidP="004B5EC9">
      <w:pPr>
        <w:jc w:val="both"/>
      </w:pPr>
      <w:r w:rsidRPr="004B5EC9">
        <w:t xml:space="preserve">A major concern is that many households rely on rudimentary and unsafe sanitation methods. Approximately 43.5% of the population in South Tarawa uses septic tanks, 25.4% practice open defecation, and a </w:t>
      </w:r>
      <w:proofErr w:type="gramStart"/>
      <w:r w:rsidRPr="004B5EC9">
        <w:t>significant number</w:t>
      </w:r>
      <w:proofErr w:type="gramEnd"/>
      <w:r w:rsidRPr="004B5EC9">
        <w:t xml:space="preserve"> use pit latrines. These systems often fail to meet health standards, contributing to widespread waterborne diseases and contamination of local water sources. The lack of proper sanitation facilities in low-income areas exacerbates these risks, with 71% of the population in the lowest wealth quintile lacking access to improved toilets or sewage systems, as reported by the Kiribati Sanitation and Drainage Infrastructure Strategy (KSDIS) 2018-2019.</w:t>
      </w:r>
    </w:p>
    <w:p w14:paraId="311F3420" w14:textId="77777777" w:rsidR="004B5EC9" w:rsidRPr="004B5EC9" w:rsidRDefault="004B5EC9" w:rsidP="004B5EC9">
      <w:pPr>
        <w:jc w:val="both"/>
      </w:pPr>
      <w:r w:rsidRPr="004B5EC9">
        <w:t>In addition to the physical infrastructure challenges, socioeconomic barriers play a crucial role in limiting access to improved sanitation. Limited financial resources prevent many families from affording the construction and maintenance of proper sanitation systems. This financial strain, coupled with the geographical isolation of Kiribati and the high costs of importing sanitation materials, further complicates efforts to upgrade or replace existing systems.</w:t>
      </w:r>
    </w:p>
    <w:p w14:paraId="151F72FD" w14:textId="77777777" w:rsidR="004B5EC9" w:rsidRPr="004B5EC9" w:rsidRDefault="004B5EC9" w:rsidP="004B5EC9">
      <w:pPr>
        <w:jc w:val="both"/>
      </w:pPr>
      <w:r w:rsidRPr="004B5EC9">
        <w:t>These challenges highlight the urgent need for sustainable, low-cost sanitation solutions that can address both health and environmental risks while being financially viable for the local population.</w:t>
      </w:r>
    </w:p>
    <w:p w14:paraId="1177896F" w14:textId="5EC9DE11" w:rsidR="00C142FF" w:rsidRPr="00C142FF" w:rsidRDefault="003B270D" w:rsidP="003B270D">
      <w:pPr>
        <w:pStyle w:val="Heading2"/>
      </w:pPr>
      <w:r>
        <w:t xml:space="preserve">3.3 </w:t>
      </w:r>
      <w:r w:rsidR="00C142FF" w:rsidRPr="00C142FF">
        <w:t>Economic Constraints and the Transition to Circular Economy (CE)</w:t>
      </w:r>
    </w:p>
    <w:p w14:paraId="31E01089" w14:textId="77777777" w:rsidR="00C142FF" w:rsidRPr="00C142FF" w:rsidRDefault="00C142FF" w:rsidP="00C142FF">
      <w:pPr>
        <w:jc w:val="both"/>
      </w:pPr>
      <w:r w:rsidRPr="00C142FF">
        <w:t xml:space="preserve">Kiribati’s transition to a circular economy (CE) in the sanitation sector faces significant setbacks due to economic constraints. The small population, geographical isolation, and limited natural resources hinder the adoption of advanced wastewater management technologies that are essential for a circular approach, such as waste-to-energy systems or nutrient recovery from human waste. While the potential for these technologies exists, their high cost and maintenance requirements limit their implementation. </w:t>
      </w:r>
      <w:r w:rsidRPr="00C142FF">
        <w:lastRenderedPageBreak/>
        <w:t>Furthermore, the challenge of transferring these technologies to Kiribati is compounded by the lack of local expertise, and the cost of importing new technology adds an additional financial burden.</w:t>
      </w:r>
    </w:p>
    <w:p w14:paraId="7BE72DDC" w14:textId="77777777" w:rsidR="00C142FF" w:rsidRPr="00C142FF" w:rsidRDefault="00C142FF" w:rsidP="00C142FF">
      <w:pPr>
        <w:jc w:val="both"/>
      </w:pPr>
      <w:r w:rsidRPr="00C142FF">
        <w:t>The economic viability of transitioning to CE in sanitation is also challenged by the small population size and lack of economies of scale, which makes it difficult to reduce the overall cost of wastewater management solutions. Moreover, while safe alternative systems may be available, they are often more expensive than current, suboptimal systems, further complicating the uptake of proposed solutions. Public awareness about new systems is essential for community acceptance and the long-term success of sanitation initiatives.</w:t>
      </w:r>
    </w:p>
    <w:p w14:paraId="6ED745CF" w14:textId="17F7DBE2" w:rsidR="00C142FF" w:rsidRPr="00C142FF" w:rsidRDefault="003B270D" w:rsidP="003B270D">
      <w:pPr>
        <w:pStyle w:val="Heading2"/>
      </w:pPr>
      <w:r>
        <w:t xml:space="preserve">3.4 </w:t>
      </w:r>
      <w:r w:rsidR="00C142FF" w:rsidRPr="00C142FF">
        <w:t>Policy and Regulatory Gaps</w:t>
      </w:r>
    </w:p>
    <w:p w14:paraId="539DFDD3" w14:textId="4210F5F1" w:rsidR="00C142FF" w:rsidRPr="00C142FF" w:rsidRDefault="00C142FF" w:rsidP="00C142FF">
      <w:pPr>
        <w:jc w:val="both"/>
      </w:pPr>
      <w:r w:rsidRPr="00C142FF">
        <w:t>Currently, national policies related to water and sanitation—such as the National Water Resource Policy (2010) and the National Sanitation Policy (2010)—lack coordination, and their implementation often operates in isolation from other important sectors like public health and environmental protection</w:t>
      </w:r>
      <w:r w:rsidR="006C5F7F">
        <w:fldChar w:fldCharType="begin"/>
      </w:r>
      <w:r w:rsidR="000D60D3">
        <w:instrText xml:space="preserve"> ADDIN EN.CITE &lt;EndNote&gt;&lt;Cite&gt;&lt;Author&gt;MWPU&lt;/Author&gt;&lt;Year&gt;2009&lt;/Year&gt;&lt;RecNum&gt;114&lt;/RecNum&gt;&lt;DisplayText&gt;&lt;style face="superscript"&gt;[6, 7]&lt;/style&gt;&lt;/DisplayText&gt;&lt;record&gt;&lt;rec-number&gt;114&lt;/rec-number&gt;&lt;foreign-keys&gt;&lt;key app="EN" db-id="22xerp02rsa9rcev0fjxtda4edxdv5xttet5" timestamp="1734442970"&gt;114&lt;/key&gt;&lt;/foreign-keys&gt;&lt;ref-type name="Government Document"&gt;46&lt;/ref-type&gt;&lt;contributors&gt;&lt;authors&gt;&lt;author&gt;MWPU &lt;/author&gt;&lt;/authors&gt;&lt;secondary-authors&gt;&lt;author&gt;MPWU&lt;/author&gt;&lt;/secondary-authors&gt;&lt;/contributors&gt;&lt;titles&gt;&lt;title&gt;National Sanitation Policy - Effective Sanitation for Healthy Communities, Environments and Sustainable Development &lt;/title&gt;&lt;tertiary-title&gt;National Sanitation Policy&amp;#xD;Effective Sanitation for&amp;#xD;Healthy Communities, Environments&amp;#xD;and Sustainable Development &lt;/tertiary-title&gt;&lt;/titles&gt;&lt;dates&gt;&lt;year&gt;2009&lt;/year&gt;&lt;/dates&gt;&lt;pub-location&gt;Tarawa - Kiribati &lt;/pub-location&gt;&lt;publisher&gt;MPWU&lt;/publisher&gt;&lt;urls&gt;&lt;/urls&gt;&lt;/record&gt;&lt;/Cite&gt;&lt;Cite&gt;&lt;Author&gt;MPWU&lt;/Author&gt;&lt;Year&gt;2008&lt;/Year&gt;&lt;RecNum&gt;1&lt;/RecNum&gt;&lt;record&gt;&lt;rec-number&gt;1&lt;/rec-number&gt;&lt;foreign-keys&gt;&lt;key app="EN" db-id="22xerp02rsa9rcev0fjxtda4edxdv5xttet5" timestamp="1719061622"&gt;1&lt;/key&gt;&lt;/foreign-keys&gt;&lt;ref-type name="Government Document"&gt;46&lt;/ref-type&gt;&lt;contributors&gt;&lt;authors&gt;&lt;author&gt;MPWU&lt;/author&gt;&lt;/authors&gt;&lt;secondary-authors&gt;&lt;author&gt;Ministry of Public Works and Utilities &lt;/author&gt;&lt;/secondary-authors&gt;&lt;/contributors&gt;&lt;titles&gt;&lt;title&gt;National Water Resources Policy&lt;/title&gt;&lt;tertiary-title&gt;Water for Healthy Communities, Environments and Sustainable Development&lt;/tertiary-title&gt;&lt;/titles&gt;&lt;dates&gt;&lt;year&gt;2008&lt;/year&gt;&lt;/dates&gt;&lt;pub-location&gt;Tarawa, Kiribati &lt;/pub-location&gt;&lt;publisher&gt;GOK&lt;/publisher&gt;&lt;urls&gt;&lt;/urls&gt;&lt;/record&gt;&lt;/Cite&gt;&lt;/EndNote&gt;</w:instrText>
      </w:r>
      <w:r w:rsidR="006C5F7F">
        <w:fldChar w:fldCharType="separate"/>
      </w:r>
      <w:r w:rsidR="000D60D3" w:rsidRPr="000D60D3">
        <w:rPr>
          <w:noProof/>
          <w:vertAlign w:val="superscript"/>
        </w:rPr>
        <w:t>[6, 7]</w:t>
      </w:r>
      <w:r w:rsidR="006C5F7F">
        <w:fldChar w:fldCharType="end"/>
      </w:r>
      <w:r w:rsidRPr="00C142FF">
        <w:t xml:space="preserve">. These policies do not incentivize the adoption of sustainable or resource-efficient technologies, and there is a lack of regulations </w:t>
      </w:r>
      <w:r w:rsidR="006C5F7F">
        <w:t xml:space="preserve">and enforcement </w:t>
      </w:r>
      <w:r w:rsidRPr="00C142FF">
        <w:t>for wastewater treatment and fecal sludge management, which further limits progress.</w:t>
      </w:r>
    </w:p>
    <w:p w14:paraId="6F1F6995" w14:textId="691BB2AC" w:rsidR="00C142FF" w:rsidRPr="00C142FF" w:rsidRDefault="00C142FF" w:rsidP="00C142FF">
      <w:pPr>
        <w:jc w:val="both"/>
      </w:pPr>
      <w:r w:rsidRPr="00C142FF">
        <w:t>Moreover, the absence of a clear regulatory framework for fees and charges related to water and sanitation services has contributed to the underfunding of Kiribati’s public utility services. The revenue generated from water and sanitation services covers only 58% of operational and maintenance costs, with the remainder being subsidized by the government or offset by other services like power generation. Without effective pricing mechanisms and regulations that support sustainable investment, the financial gap will continue to hinder efforts to improve sanitation infrastructure</w:t>
      </w:r>
      <w:r w:rsidR="006C5F7F">
        <w:fldChar w:fldCharType="begin"/>
      </w:r>
      <w:r w:rsidR="000D60D3">
        <w:instrText xml:space="preserve"> ADDIN EN.CITE &lt;EndNote&gt;&lt;Cite&gt;&lt;Author&gt;ADB&lt;/Author&gt;&lt;Year&gt;2013&lt;/Year&gt;&lt;RecNum&gt;115&lt;/RecNum&gt;&lt;DisplayText&gt;&lt;style face="superscript"&gt;[8]&lt;/style&gt;&lt;/DisplayText&gt;&lt;record&gt;&lt;rec-number&gt;115&lt;/rec-number&gt;&lt;foreign-keys&gt;&lt;key app="EN" db-id="22xerp02rsa9rcev0fjxtda4edxdv5xttet5" timestamp="1734444658"&gt;115&lt;/key&gt;&lt;/foreign-keys&gt;&lt;ref-type name="Report"&gt;27&lt;/ref-type&gt;&lt;contributors&gt;&lt;authors&gt;&lt;author&gt;ADB&lt;/author&gt;&lt;/authors&gt;&lt;/contributors&gt;&lt;titles&gt;&lt;title&gt;Economic Costs of Inadequate Water and Sanitation SOUTH TARAWA, KIRIBATI&lt;/title&gt;&lt;secondary-title&gt;Economic costs of inadequate water and sanitation: South Tarawa, Kiribati. Mandaluyong City, Philippines: Asian Development Bank, 2013.&lt;/secondary-title&gt;&lt;/titles&gt;&lt;dates&gt;&lt;year&gt;2013&lt;/year&gt;&lt;/dates&gt;&lt;pub-location&gt;Manila, Philippines&amp;#xD;&lt;/pub-location&gt;&lt;urls&gt;&lt;/urls&gt;&lt;/record&gt;&lt;/Cite&gt;&lt;/EndNote&gt;</w:instrText>
      </w:r>
      <w:r w:rsidR="006C5F7F">
        <w:fldChar w:fldCharType="separate"/>
      </w:r>
      <w:r w:rsidR="000D60D3" w:rsidRPr="000D60D3">
        <w:rPr>
          <w:noProof/>
          <w:vertAlign w:val="superscript"/>
        </w:rPr>
        <w:t>[8]</w:t>
      </w:r>
      <w:r w:rsidR="006C5F7F">
        <w:fldChar w:fldCharType="end"/>
      </w:r>
      <w:r w:rsidRPr="00C142FF">
        <w:t>.</w:t>
      </w:r>
    </w:p>
    <w:p w14:paraId="2322627B" w14:textId="3F3A47D1" w:rsidR="00C142FF" w:rsidRPr="00C142FF" w:rsidRDefault="003B270D" w:rsidP="003B270D">
      <w:pPr>
        <w:pStyle w:val="Heading2"/>
      </w:pPr>
      <w:r>
        <w:t xml:space="preserve">3.5 </w:t>
      </w:r>
      <w:r w:rsidR="00C142FF" w:rsidRPr="00C142FF">
        <w:t>Technological Barriers</w:t>
      </w:r>
    </w:p>
    <w:p w14:paraId="431BEEF7" w14:textId="77777777" w:rsidR="009C3647" w:rsidRPr="009C3647" w:rsidRDefault="009C3647" w:rsidP="009C3647">
      <w:pPr>
        <w:jc w:val="both"/>
      </w:pPr>
      <w:r w:rsidRPr="009C3647">
        <w:t>The adoption of advanced sanitation technologies in Kiribati faces significant technological barriers. Many existing systems, such as pit latrines and septic tanks, are outdated and insufficient for managing the increasing population and growing sanitation demands. While new, more efficient technologies exist, their implementation is hindered by several factors.</w:t>
      </w:r>
    </w:p>
    <w:p w14:paraId="21AB4FE6" w14:textId="6A62701D" w:rsidR="009C3647" w:rsidRPr="009C3647" w:rsidRDefault="009C3647" w:rsidP="009C3647">
      <w:pPr>
        <w:jc w:val="both"/>
      </w:pPr>
      <w:r w:rsidRPr="009C3647">
        <w:t>One of the primary barriers is the lack of local expertise in operating and maintaining advanced systems. Technologies such as waste-to-energy systems, nutrient recovery from human waste, and resource-efficient sanitation methods require specialized knowledge that is currently unavailable within the local workforce. As a result, Kiribati must rely heavily on external consultants and imported technology, which increases costs and complicates the technology transfer process</w:t>
      </w:r>
      <w:r w:rsidR="00857E14">
        <w:fldChar w:fldCharType="begin"/>
      </w:r>
      <w:r w:rsidR="00857E14">
        <w:instrText xml:space="preserve"> ADDIN EN.CITE &lt;EndNote&gt;&lt;Cite&gt;&lt;Author&gt;MWPU&lt;/Author&gt;&lt;Year&gt;2009&lt;/Year&gt;&lt;RecNum&gt;114&lt;/RecNum&gt;&lt;DisplayText&gt;&lt;style face="superscript"&gt;[6]&lt;/style&gt;&lt;/DisplayText&gt;&lt;record&gt;&lt;rec-number&gt;114&lt;/rec-number&gt;&lt;foreign-keys&gt;&lt;key app="EN" db-id="22xerp02rsa9rcev0fjxtda4edxdv5xttet5" timestamp="1734442970"&gt;114&lt;/key&gt;&lt;/foreign-keys&gt;&lt;ref-type name="Government Document"&gt;46&lt;/ref-type&gt;&lt;contributors&gt;&lt;authors&gt;&lt;author&gt;MWPU &lt;/author&gt;&lt;/authors&gt;&lt;secondary-authors&gt;&lt;author&gt;MPWU&lt;/author&gt;&lt;/secondary-authors&gt;&lt;/contributors&gt;&lt;titles&gt;&lt;title&gt;National Sanitation Policy - Effective Sanitation for Healthy Communities, Environments and Sustainable Development &lt;/title&gt;&lt;tertiary-title&gt;National Sanitation Policy&amp;#xD;Effective Sanitation for&amp;#xD;Healthy Communities, Environments&amp;#xD;and Sustainable Development &lt;/tertiary-title&gt;&lt;/titles&gt;&lt;dates&gt;&lt;year&gt;2009&lt;/year&gt;&lt;/dates&gt;&lt;pub-location&gt;Tarawa - Kiribati &lt;/pub-location&gt;&lt;publisher&gt;MPWU&lt;/publisher&gt;&lt;urls&gt;&lt;/urls&gt;&lt;/record&gt;&lt;/Cite&gt;&lt;/EndNote&gt;</w:instrText>
      </w:r>
      <w:r w:rsidR="00857E14">
        <w:fldChar w:fldCharType="separate"/>
      </w:r>
      <w:r w:rsidR="00857E14" w:rsidRPr="00857E14">
        <w:rPr>
          <w:noProof/>
          <w:vertAlign w:val="superscript"/>
        </w:rPr>
        <w:t>[6]</w:t>
      </w:r>
      <w:r w:rsidR="00857E14">
        <w:fldChar w:fldCharType="end"/>
      </w:r>
      <w:r w:rsidRPr="009C3647">
        <w:t>.</w:t>
      </w:r>
    </w:p>
    <w:p w14:paraId="4425000C" w14:textId="3B3010A9" w:rsidR="009C3647" w:rsidRPr="009C3647" w:rsidRDefault="009C3647" w:rsidP="009C3647">
      <w:pPr>
        <w:jc w:val="both"/>
      </w:pPr>
      <w:r w:rsidRPr="009C3647">
        <w:t>Another challenge is the high capital and maintenance costs associated with many of these advanced technologies. Given Kiribati’s geographic isolation and limited resources, the cost of importing and implementing new systems is prohibitive for many communities. Furthermore, the long-term sustainability of these systems is uncertain, as the high operating costs could strain the already limited financial resources of local governments and households</w:t>
      </w:r>
      <w:r w:rsidR="00C606BC">
        <w:fldChar w:fldCharType="begin"/>
      </w:r>
      <w:r w:rsidR="00C606BC">
        <w:instrText xml:space="preserve"> ADDIN EN.CITE &lt;EndNote&gt;&lt;Cite&gt;&lt;Author&gt;ADB&lt;/Author&gt;&lt;Year&gt;2013&lt;/Year&gt;&lt;RecNum&gt;115&lt;/RecNum&gt;&lt;DisplayText&gt;&lt;style face="superscript"&gt;[4, 8]&lt;/style&gt;&lt;/DisplayText&gt;&lt;record&gt;&lt;rec-number&gt;115&lt;/rec-number&gt;&lt;foreign-keys&gt;&lt;key app="EN" db-id="22xerp02rsa9rcev0fjxtda4edxdv5xttet5" timestamp="1734444658"&gt;115&lt;/key&gt;&lt;/foreign-keys&gt;&lt;ref-type name="Report"&gt;27&lt;/ref-type&gt;&lt;contributors&gt;&lt;authors&gt;&lt;author&gt;ADB&lt;/author&gt;&lt;/authors&gt;&lt;/contributors&gt;&lt;titles&gt;&lt;title&gt;Economic Costs of Inadequate Water and Sanitation SOUTH TARAWA, KIRIBATI&lt;/title&gt;&lt;secondary-title&gt;Economic costs of inadequate water and sanitation: South Tarawa, Kiribati. Mandaluyong City, Philippines: Asian Development Bank, 2013.&lt;/secondary-title&gt;&lt;/titles&gt;&lt;dates&gt;&lt;year&gt;2013&lt;/year&gt;&lt;/dates&gt;&lt;pub-location&gt;Manila, Philippines&amp;#xD;&lt;/pub-location&gt;&lt;urls&gt;&lt;/urls&gt;&lt;/record&gt;&lt;/Cite&gt;&lt;Cite&gt;&lt;Author&gt;Bank&lt;/Author&gt;&lt;Year&gt;2022&lt;/Year&gt;&lt;RecNum&gt;112&lt;/RecNum&gt;&lt;record&gt;&lt;rec-number&gt;112&lt;/rec-number&gt;&lt;foreign-keys&gt;&lt;key app="EN" db-id="22xerp02rsa9rcev0fjxtda4edxdv5xttet5" timestamp="1734441310"&gt;112&lt;/key&gt;&lt;/foreign-keys&gt;&lt;ref-type name="Grant"&gt;54&lt;/ref-type&gt;&lt;contributors&gt;&lt;authors&gt;&lt;author&gt;World Bank &lt;/author&gt;&lt;/authors&gt;&lt;/contributors&gt;&lt;titles&gt;&lt;title&gt;Project Appraisal Document on a proposed Grant &lt;/title&gt;&lt;short-title&gt;South Tarawa Sanitation Project &lt;/short-title&gt;&lt;/titles&gt;&lt;pages&gt;31-42&lt;/pages&gt;&lt;volume&gt;US$19.49 Million&lt;/volume&gt;&lt;number&gt;Active &lt;/number&gt;&lt;section&gt;2022 - 2028 &lt;/section&gt;&lt;dates&gt;&lt;year&gt;2022&lt;/year&gt;&lt;pub-dates&gt;&lt;date&gt;May 31, 2028&lt;/date&gt;&lt;/pub-dates&gt;&lt;/dates&gt;&lt;pub-location&gt;South Tarawa - Kiribati &lt;/pub-location&gt;&lt;publisher&gt;World Bank &lt;/publisher&gt;&lt;work-type&gt;Loan &lt;/work-type&gt;&lt;urls&gt;&lt;/urls&gt;&lt;custom1&gt;Manuela V. Ferro&lt;/custom1&gt;&lt;/record&gt;&lt;/Cite&gt;&lt;/EndNote&gt;</w:instrText>
      </w:r>
      <w:r w:rsidR="00C606BC">
        <w:fldChar w:fldCharType="separate"/>
      </w:r>
      <w:r w:rsidR="00C606BC" w:rsidRPr="00C606BC">
        <w:rPr>
          <w:noProof/>
          <w:vertAlign w:val="superscript"/>
        </w:rPr>
        <w:t>[4, 8]</w:t>
      </w:r>
      <w:r w:rsidR="00C606BC">
        <w:fldChar w:fldCharType="end"/>
      </w:r>
      <w:r w:rsidRPr="009C3647">
        <w:t>.</w:t>
      </w:r>
    </w:p>
    <w:p w14:paraId="5A7FAFDD" w14:textId="77777777" w:rsidR="009C3647" w:rsidRPr="009C3647" w:rsidRDefault="009C3647" w:rsidP="009C3647">
      <w:pPr>
        <w:jc w:val="both"/>
      </w:pPr>
      <w:r w:rsidRPr="009C3647">
        <w:t xml:space="preserve">The island's infrastructure also poses a challenge for the adoption of more sophisticated sanitation technologies. Kiribati’s small land area, limited water supply, and fragile environmental conditions make the installation of certain technologies, such as large-scale waste treatment facilities or centralized </w:t>
      </w:r>
      <w:r w:rsidRPr="009C3647">
        <w:lastRenderedPageBreak/>
        <w:t>sewage networks, impractical. Additionally, the country’s reliance on existing, less-efficient systems means there is limited incentive to adopt new technologies, as communities are already accustomed to their current sanitation methods.</w:t>
      </w:r>
    </w:p>
    <w:p w14:paraId="6F8A9383" w14:textId="77777777" w:rsidR="009C3647" w:rsidRPr="009C3647" w:rsidRDefault="009C3647" w:rsidP="009C3647">
      <w:pPr>
        <w:jc w:val="both"/>
      </w:pPr>
      <w:r w:rsidRPr="009C3647">
        <w:t>Addressing these technological barriers requires a multi-faceted approach, including the development of local capacity for managing advanced systems, lowering costs through innovative financing mechanisms, and adapting new technologies to Kiribati's unique environmental and socioeconomic conditions.</w:t>
      </w:r>
    </w:p>
    <w:p w14:paraId="60544859" w14:textId="1DE300AF" w:rsidR="00C142FF" w:rsidRPr="00C142FF" w:rsidRDefault="003B270D" w:rsidP="003B270D">
      <w:pPr>
        <w:pStyle w:val="Heading2"/>
      </w:pPr>
      <w:r>
        <w:t xml:space="preserve">3.6 </w:t>
      </w:r>
      <w:r w:rsidR="00C142FF" w:rsidRPr="00C142FF">
        <w:t>Environmental Factors</w:t>
      </w:r>
    </w:p>
    <w:p w14:paraId="731F2FCE" w14:textId="77777777" w:rsidR="000C1967" w:rsidRPr="000C1967" w:rsidRDefault="000C1967" w:rsidP="000C1967">
      <w:pPr>
        <w:jc w:val="both"/>
      </w:pPr>
      <w:r w:rsidRPr="000C1967">
        <w:t>Kiribati faces significant environmental challenges that hinder the implementation of effective sanitation systems. South Tarawa, home to the majority of the population, consists of small islets covering just 12 square kilometers, with over 60,000 residents. The high population density, shallow groundwater table, and limited land area complicate the installation of sustainable sanitation systems. Combined with inadequate infrastructure and poor hygiene practices, these factors have led to a high prevalence of waterborne diseases.</w:t>
      </w:r>
    </w:p>
    <w:p w14:paraId="0E79F2F1" w14:textId="4BE3B2A7" w:rsidR="000C1967" w:rsidRPr="000C1967" w:rsidRDefault="000C1967" w:rsidP="000C1967">
      <w:pPr>
        <w:jc w:val="both"/>
      </w:pPr>
      <w:r w:rsidRPr="000C1967">
        <w:t>The primary source of freshwater in Kiribati is shallow groundwater, located only 2-3 meters below the surface</w:t>
      </w:r>
      <w:r w:rsidR="000D60D3">
        <w:fldChar w:fldCharType="begin"/>
      </w:r>
      <w:r w:rsidR="000D60D3">
        <w:instrText xml:space="preserve"> ADDIN EN.CITE &lt;EndNote&gt;&lt;Cite&gt;&lt;Author&gt;Jazayeri&lt;/Author&gt;&lt;Year&gt;2019&lt;/Year&gt;&lt;RecNum&gt;8&lt;/RecNum&gt;&lt;DisplayText&gt;&lt;style face="superscript"&gt;[9]&lt;/style&gt;&lt;/DisplayText&gt;&lt;record&gt;&lt;rec-number&gt;8&lt;/rec-number&gt;&lt;foreign-keys&gt;&lt;key app="EN" db-id="22xerp02rsa9rcev0fjxtda4edxdv5xttet5" timestamp="1723743808"&gt;8&lt;/key&gt;&lt;/foreign-keys&gt;&lt;ref-type name="Book"&gt;6&lt;/ref-type&gt;&lt;contributors&gt;&lt;authors&gt;&lt;author&gt;Jazayeri, Amir&lt;/author&gt;&lt;author&gt;Solórzano-Rivas, S Cristina&lt;/author&gt;&lt;author&gt;Sinclair, Peter&lt;/author&gt;&lt;author&gt;Antoniou, Andreas&lt;/author&gt;&lt;author&gt;Irvine, Dylan J&lt;/author&gt;&lt;author&gt;Werner, Adrian D&lt;/author&gt;&lt;/authors&gt;&lt;/contributors&gt;&lt;titles&gt;&lt;title&gt;A Groundwater Modelling Investigation of Greywater Disposal: South Tarawa, Kiribati&lt;/title&gt;&lt;/titles&gt;&lt;dates&gt;&lt;year&gt;2019&lt;/year&gt;&lt;/dates&gt;&lt;publisher&gt;World Bank&lt;/publisher&gt;&lt;urls&gt;&lt;/urls&gt;&lt;/record&gt;&lt;/Cite&gt;&lt;/EndNote&gt;</w:instrText>
      </w:r>
      <w:r w:rsidR="000D60D3">
        <w:fldChar w:fldCharType="separate"/>
      </w:r>
      <w:r w:rsidR="000D60D3" w:rsidRPr="000D60D3">
        <w:rPr>
          <w:noProof/>
          <w:vertAlign w:val="superscript"/>
        </w:rPr>
        <w:t>[9]</w:t>
      </w:r>
      <w:r w:rsidR="000D60D3">
        <w:fldChar w:fldCharType="end"/>
      </w:r>
      <w:r w:rsidRPr="000C1967">
        <w:t>. These groundwater lenses are highly vulnerable to contamination from onsite sanitation systems like pit latrines and septic tanks, which contribute to fecal pollution. Many septic tanks are intentionally designed to leak to avoid the costs of regular emptying, further contaminating the freshwater supply. The island’s porous coral sand soil, which allows rapid infiltration, exacerbates this risk.</w:t>
      </w:r>
    </w:p>
    <w:p w14:paraId="4789C018" w14:textId="0A9B39E8" w:rsidR="0040362F" w:rsidRPr="000C1967" w:rsidRDefault="000C1967" w:rsidP="000C1967">
      <w:pPr>
        <w:jc w:val="both"/>
      </w:pPr>
      <w:r w:rsidRPr="000C1967">
        <w:t>In addition to these existing environmental pressures, climate change presents a growing threat to Kiribati. Rising sea levels, tidal inundation, and seawater intrusion threaten both freshwater resources and the effectiveness of sanitation systems. Prolonged droughts have also affected groundwater recharge, worsening water shortages. Kiribati’s vulnerability to climate change underscores the urgent need for climate-resilient sanitation solutions that can adapt to these escalating environmental challenges.</w:t>
      </w:r>
    </w:p>
    <w:p w14:paraId="3C7385E1" w14:textId="775C9FAB" w:rsidR="00C142FF" w:rsidRPr="00C142FF" w:rsidRDefault="000C1967" w:rsidP="00C142FF">
      <w:pPr>
        <w:jc w:val="both"/>
      </w:pPr>
      <w:r w:rsidRPr="000C1967">
        <w:t xml:space="preserve">Kiribati’s sanitation issues are compounded by socioeconomic, financial, and technological barriers. The country’s high population density, isolation, and limited resources make the adoption of advanced sanitation technologies difficult. However, with effective policy frameworks, collaborative efforts, and innovative solutions, Kiribati can overcome these challenges and move toward a more sustainable and circular sanitation system. </w:t>
      </w:r>
    </w:p>
    <w:p w14:paraId="4391D3B4" w14:textId="424EFB23" w:rsidR="00E739BE" w:rsidRDefault="00E739BE" w:rsidP="00E739BE">
      <w:pPr>
        <w:pStyle w:val="Heading1"/>
      </w:pPr>
      <w:bookmarkStart w:id="5" w:name="_Toc191002104"/>
      <w:r>
        <w:t>4</w:t>
      </w:r>
      <w:r w:rsidRPr="00E739BE">
        <w:t xml:space="preserve">. Opportunities for </w:t>
      </w:r>
      <w:r w:rsidR="008202FC">
        <w:t>improvement in Onsite Sanitation</w:t>
      </w:r>
      <w:bookmarkEnd w:id="5"/>
      <w:r w:rsidR="008202FC">
        <w:t xml:space="preserve"> </w:t>
      </w:r>
    </w:p>
    <w:p w14:paraId="61A5FDC9" w14:textId="79499F1C" w:rsidR="00EF5520" w:rsidRDefault="00EF5520" w:rsidP="00B237F3">
      <w:pPr>
        <w:jc w:val="both"/>
      </w:pPr>
      <w:r w:rsidRPr="00EF5520">
        <w:t>Innovative</w:t>
      </w:r>
      <w:r w:rsidR="000B150B">
        <w:t xml:space="preserve"> onsite</w:t>
      </w:r>
      <w:r w:rsidRPr="00EF5520">
        <w:t xml:space="preserve"> sanitation technologies offer a significant opportunity to improve sanitation in Kiribati, especially in South Tarawa, where limited land and environmental constraints pose unique challenges. </w:t>
      </w:r>
      <w:r w:rsidR="005E5965" w:rsidRPr="005E5965">
        <w:t>This section provides an overview of three promising technologies for improving onsite sanitation in Kiribati: Ecosan toilets, Aqua Privy, and Three-Chamber Septic Tanks. Each of these systems offers distinct advantages and limitations, which should be carefully considered in relation to Kiribati’s existing sanitation infrastructure, including pit latrines and septic tanks.</w:t>
      </w:r>
      <w:r w:rsidR="005E5965" w:rsidRPr="005E5965" w:rsidDel="005E5965">
        <w:t xml:space="preserve"> </w:t>
      </w:r>
    </w:p>
    <w:p w14:paraId="66F1B22B" w14:textId="77777777" w:rsidR="00222AF9" w:rsidRDefault="00222AF9" w:rsidP="00B237F3">
      <w:pPr>
        <w:jc w:val="both"/>
      </w:pPr>
    </w:p>
    <w:p w14:paraId="1415D4AA" w14:textId="77777777" w:rsidR="000B150B" w:rsidRDefault="000B150B" w:rsidP="00B237F3">
      <w:pPr>
        <w:jc w:val="both"/>
      </w:pPr>
    </w:p>
    <w:p w14:paraId="666DFEF4" w14:textId="4FEC94B6" w:rsidR="00662290" w:rsidRPr="00C04E5E" w:rsidRDefault="00256E4F" w:rsidP="004F1C3C">
      <w:pPr>
        <w:pStyle w:val="Heading2"/>
      </w:pPr>
      <w:r>
        <w:lastRenderedPageBreak/>
        <w:t xml:space="preserve">4.1. </w:t>
      </w:r>
      <w:r w:rsidR="00E311F1" w:rsidRPr="00C04E5E">
        <w:t xml:space="preserve">Ecosan toilet </w:t>
      </w:r>
    </w:p>
    <w:p w14:paraId="1ECE3BE2" w14:textId="5B8D34F2" w:rsidR="009B74F0" w:rsidRDefault="007C4AC0" w:rsidP="009B74F0">
      <w:pPr>
        <w:jc w:val="both"/>
      </w:pPr>
      <w:r w:rsidRPr="007C4AC0">
        <w:t xml:space="preserve">Ecosan toilets </w:t>
      </w:r>
      <w:r w:rsidR="008B3708">
        <w:t xml:space="preserve">is a sustainable closed-loop system. It </w:t>
      </w:r>
      <w:proofErr w:type="gramStart"/>
      <w:r w:rsidRPr="007C4AC0">
        <w:t>offer</w:t>
      </w:r>
      <w:proofErr w:type="gramEnd"/>
      <w:r w:rsidRPr="007C4AC0">
        <w:t xml:space="preserve"> a sustainable solution </w:t>
      </w:r>
      <w:r w:rsidR="008B3708">
        <w:t>that</w:t>
      </w:r>
      <w:r w:rsidRPr="007C4AC0">
        <w:t xml:space="preserve"> convert</w:t>
      </w:r>
      <w:r w:rsidR="008B3708">
        <w:t>s</w:t>
      </w:r>
      <w:r w:rsidRPr="007C4AC0">
        <w:t xml:space="preserve"> human waste into compost that can be reused as fertilizer. This system is highly resource-efficient and aligns with Circular Economy principles </w:t>
      </w:r>
      <w:r w:rsidR="00672E61">
        <w:t>as it</w:t>
      </w:r>
      <w:r w:rsidRPr="007C4AC0">
        <w:t xml:space="preserve"> </w:t>
      </w:r>
      <w:r w:rsidR="00672E61" w:rsidRPr="007C4AC0">
        <w:t>promot</w:t>
      </w:r>
      <w:r w:rsidR="00672E61">
        <w:t>es</w:t>
      </w:r>
      <w:r w:rsidRPr="007C4AC0">
        <w:t xml:space="preserve"> resource recovery and minimizing waste. It is suitable for </w:t>
      </w:r>
      <w:r w:rsidR="008B3708">
        <w:t xml:space="preserve">area in </w:t>
      </w:r>
      <w:r w:rsidRPr="007C4AC0">
        <w:t>Kiribati</w:t>
      </w:r>
      <w:r w:rsidR="008B3708">
        <w:t xml:space="preserve"> where the ground level is shallow for example in Temwaiku where the most part of the area is prone to flooding during heavy raining. It works like dry compost hence</w:t>
      </w:r>
      <w:r w:rsidRPr="007C4AC0">
        <w:t xml:space="preserve"> it minimizes water usage</w:t>
      </w:r>
      <w:r w:rsidR="00433136">
        <w:t xml:space="preserve"> hence water can be used for essential needs</w:t>
      </w:r>
      <w:r w:rsidR="00672E61">
        <w:t xml:space="preserve">.  </w:t>
      </w:r>
      <w:r w:rsidR="00433136">
        <w:t xml:space="preserve">The typical design does not require digging of deep pits except for the evapotranspiration (ET) gardens for treating urine/liquid. It </w:t>
      </w:r>
      <w:proofErr w:type="gramStart"/>
      <w:r w:rsidR="00433136">
        <w:t>contain</w:t>
      </w:r>
      <w:proofErr w:type="gramEnd"/>
      <w:r w:rsidR="00433136">
        <w:t xml:space="preserve"> two chamber</w:t>
      </w:r>
      <w:r w:rsidR="005E7F3D">
        <w:t>s</w:t>
      </w:r>
      <w:r w:rsidR="00433136">
        <w:t xml:space="preserve"> so it don’t need to move the toilet around – just close one chamber and use the other. </w:t>
      </w:r>
      <w:r w:rsidR="00E969C3">
        <w:t>One of benefit over the pit latrine that widely use is South Tarawa is there is no sludge to worry about groundwater</w:t>
      </w:r>
      <w:r w:rsidR="002F2447">
        <w:t xml:space="preserve"> contamination, expect compost which will be applied to garden</w:t>
      </w:r>
      <w:r w:rsidR="004C5726">
        <w:t xml:space="preserve"> which have been practices </w:t>
      </w:r>
      <w:proofErr w:type="gramStart"/>
      <w:r w:rsidR="004C5726">
        <w:t xml:space="preserve">in </w:t>
      </w:r>
      <w:r w:rsidR="00E969C3">
        <w:t>.</w:t>
      </w:r>
      <w:proofErr w:type="gramEnd"/>
      <w:r w:rsidR="00E969C3">
        <w:t xml:space="preserve"> Although it may be more costly compare to </w:t>
      </w:r>
      <w:r w:rsidR="006B03AE">
        <w:t xml:space="preserve">traditional </w:t>
      </w:r>
      <w:r w:rsidR="00E969C3">
        <w:t>pit latrine the long term benefits is</w:t>
      </w:r>
      <w:r w:rsidR="006B03AE">
        <w:t xml:space="preserve"> composting faecal matter which ensure safe disposal and mitigates the spread of waterborne pathogen which has reported to cost the government more than</w:t>
      </w:r>
      <w:r w:rsidR="006B03AE" w:rsidRPr="00230708">
        <w:t xml:space="preserve"> $3.7 to $7.3 million</w:t>
      </w:r>
      <w:r w:rsidR="006B03AE">
        <w:fldChar w:fldCharType="begin"/>
      </w:r>
      <w:r w:rsidR="006B03AE">
        <w:instrText xml:space="preserve"> ADDIN EN.CITE &lt;EndNote&gt;&lt;Cite&gt;&lt;Author&gt;ADB&lt;/Author&gt;&lt;Year&gt;2013&lt;/Year&gt;&lt;RecNum&gt;115&lt;/RecNum&gt;&lt;DisplayText&gt;&lt;style face="superscript"&gt;[8]&lt;/style&gt;&lt;/DisplayText&gt;&lt;record&gt;&lt;rec-number&gt;115&lt;/rec-number&gt;&lt;foreign-keys&gt;&lt;key app="EN" db-id="22xerp02rsa9rcev0fjxtda4edxdv5xttet5" timestamp="1734444658"&gt;115&lt;/key&gt;&lt;/foreign-keys&gt;&lt;ref-type name="Report"&gt;27&lt;/ref-type&gt;&lt;contributors&gt;&lt;authors&gt;&lt;author&gt;ADB&lt;/author&gt;&lt;/authors&gt;&lt;/contributors&gt;&lt;titles&gt;&lt;title&gt;Economic Costs of Inadequate Water and Sanitation SOUTH TARAWA, KIRIBATI&lt;/title&gt;&lt;secondary-title&gt;Economic costs of inadequate water and sanitation: South Tarawa, Kiribati. Mandaluyong City, Philippines: Asian Development Bank, 2013.&lt;/secondary-title&gt;&lt;/titles&gt;&lt;dates&gt;&lt;year&gt;2013&lt;/year&gt;&lt;/dates&gt;&lt;pub-location&gt;Manila, Philippines&amp;#xD;&lt;/pub-location&gt;&lt;urls&gt;&lt;/urls&gt;&lt;/record&gt;&lt;/Cite&gt;&lt;/EndNote&gt;</w:instrText>
      </w:r>
      <w:r w:rsidR="006B03AE">
        <w:fldChar w:fldCharType="separate"/>
      </w:r>
      <w:r w:rsidR="006B03AE" w:rsidRPr="0051271A">
        <w:rPr>
          <w:noProof/>
          <w:vertAlign w:val="superscript"/>
        </w:rPr>
        <w:t>[8]</w:t>
      </w:r>
      <w:r w:rsidR="006B03AE">
        <w:fldChar w:fldCharType="end"/>
      </w:r>
      <w:r w:rsidR="006B03AE">
        <w:t xml:space="preserve"> annually</w:t>
      </w:r>
      <w:r w:rsidR="006B03AE" w:rsidRPr="006D499B">
        <w:t xml:space="preserve">. </w:t>
      </w:r>
      <w:r w:rsidR="00E969C3">
        <w:t xml:space="preserve">A </w:t>
      </w:r>
      <w:r w:rsidR="00672E61">
        <w:t>compost as byproduct from toilet can enhance soil health and contribute to agricultural productive which h</w:t>
      </w:r>
      <w:r w:rsidRPr="007C4AC0">
        <w:t>as been successfully implemented in other Pacific islands like Tuvalu</w:t>
      </w:r>
      <w:r w:rsidR="004C5726">
        <w:t>, African countries and China</w:t>
      </w:r>
      <w:r w:rsidR="004C5726">
        <w:fldChar w:fldCharType="begin"/>
      </w:r>
      <w:r w:rsidR="004C5726">
        <w:instrText xml:space="preserve"> ADDIN EN.CITE &lt;EndNote&gt;&lt;Cite&gt;&lt;Author&gt;Morgan&lt;/Author&gt;&lt;Year&gt;2005&lt;/Year&gt;&lt;RecNum&gt;184&lt;/RecNum&gt;&lt;DisplayText&gt;&lt;style face="superscript"&gt;[10]&lt;/style&gt;&lt;/DisplayText&gt;&lt;record&gt;&lt;rec-number&gt;184&lt;/rec-number&gt;&lt;foreign-keys&gt;&lt;key app="EN" db-id="22xerp02rsa9rcev0fjxtda4edxdv5xttet5" timestamp="1740160422"&gt;184&lt;/key&gt;&lt;/foreign-keys&gt;&lt;ref-type name="Journal Article"&gt;17&lt;/ref-type&gt;&lt;contributors&gt;&lt;authors&gt;&lt;author&gt;Morgan, Peter&lt;/author&gt;&lt;/authors&gt;&lt;/contributors&gt;&lt;titles&gt;&lt;title&gt;Successful demonstration activities in the use of toilet compost and urine as a source of nutrients for growing crops&lt;/title&gt;&lt;secondary-title&gt;Aquamor, Harare&lt;/secondary-title&gt;&lt;/titles&gt;&lt;periodical&gt;&lt;full-title&gt;Aquamor, Harare&lt;/full-title&gt;&lt;/periodical&gt;&lt;dates&gt;&lt;year&gt;2005&lt;/year&gt;&lt;/dates&gt;&lt;urls&gt;&lt;/urls&gt;&lt;/record&gt;&lt;/Cite&gt;&lt;/EndNote&gt;</w:instrText>
      </w:r>
      <w:r w:rsidR="004C5726">
        <w:fldChar w:fldCharType="separate"/>
      </w:r>
      <w:r w:rsidR="004C5726" w:rsidRPr="004C5726">
        <w:rPr>
          <w:noProof/>
          <w:vertAlign w:val="superscript"/>
        </w:rPr>
        <w:t>[10]</w:t>
      </w:r>
      <w:r w:rsidR="004C5726">
        <w:fldChar w:fldCharType="end"/>
      </w:r>
      <w:r w:rsidRPr="007C4AC0">
        <w:t xml:space="preserve">. </w:t>
      </w:r>
      <w:r>
        <w:t>The</w:t>
      </w:r>
      <w:r w:rsidRPr="007C4AC0">
        <w:t xml:space="preserve"> small land footprint and low operational cost make it an accessible option for households that lack access to centralized sewage systems</w:t>
      </w:r>
      <w:r w:rsidR="00BA5462">
        <w:fldChar w:fldCharType="begin"/>
      </w:r>
      <w:r w:rsidR="004C5726">
        <w:instrText xml:space="preserve"> ADDIN EN.CITE &lt;EndNote&gt;&lt;Cite&gt;&lt;Author&gt;Larsen&lt;/Author&gt;&lt;Year&gt;2013&lt;/Year&gt;&lt;RecNum&gt;181&lt;/RecNum&gt;&lt;DisplayText&gt;&lt;style face="superscript"&gt;[11, 12]&lt;/style&gt;&lt;/DisplayText&gt;&lt;record&gt;&lt;rec-number&gt;181&lt;/rec-number&gt;&lt;foreign-keys&gt;&lt;key app="EN" db-id="22xerp02rsa9rcev0fjxtda4edxdv5xttet5" timestamp="1740157242"&gt;181&lt;/key&gt;&lt;/foreign-keys&gt;&lt;ref-type name="Book"&gt;6&lt;/ref-type&gt;&lt;contributors&gt;&lt;authors&gt;&lt;author&gt;Larsen, Tove&lt;/author&gt;&lt;author&gt;Udert, Kai&lt;/author&gt;&lt;author&gt;Lienert, Judit&lt;/author&gt;&lt;/authors&gt;&lt;/contributors&gt;&lt;titles&gt;&lt;title&gt;Source separation and decentralization for wastewater management&lt;/title&gt;&lt;/titles&gt;&lt;dates&gt;&lt;year&gt;2013&lt;/year&gt;&lt;/dates&gt;&lt;publisher&gt;Iwa Publishing&lt;/publisher&gt;&lt;urls&gt;&lt;/urls&gt;&lt;/record&gt;&lt;/Cite&gt;&lt;Cite&gt;&lt;Author&gt;Dickin&lt;/Author&gt;&lt;Year&gt;2018&lt;/Year&gt;&lt;RecNum&gt;199&lt;/RecNum&gt;&lt;record&gt;&lt;rec-number&gt;199&lt;/rec-number&gt;&lt;foreign-keys&gt;&lt;key app="EN" db-id="22xerp02rsa9rcev0fjxtda4edxdv5xttet5" timestamp="1740793693"&gt;199&lt;/key&gt;&lt;/foreign-keys&gt;&lt;ref-type name="Journal Article"&gt;17&lt;/ref-type&gt;&lt;contributors&gt;&lt;authors&gt;&lt;author&gt;Dickin, Sarah&lt;/author&gt;&lt;author&gt;Dagerskog, Linus&lt;/author&gt;&lt;author&gt;Jiménez, Alejandro&lt;/author&gt;&lt;author&gt;Andersson, Kim&lt;/author&gt;&lt;author&gt;Savadogo, Karim&lt;/author&gt;&lt;/authors&gt;&lt;/contributors&gt;&lt;titles&gt;&lt;title&gt;Understanding sustained use of ecological sanitation in rural Burkina Faso&lt;/title&gt;&lt;secondary-title&gt;Science of the Total Environment&lt;/secondary-title&gt;&lt;/titles&gt;&lt;periodical&gt;&lt;full-title&gt;Science of The Total Environment&lt;/full-title&gt;&lt;/periodical&gt;&lt;pages&gt;140-148&lt;/pages&gt;&lt;volume&gt;613&lt;/volume&gt;&lt;dates&gt;&lt;year&gt;2018&lt;/year&gt;&lt;/dates&gt;&lt;isbn&gt;0048-9697&lt;/isbn&gt;&lt;urls&gt;&lt;/urls&gt;&lt;/record&gt;&lt;/Cite&gt;&lt;/EndNote&gt;</w:instrText>
      </w:r>
      <w:r w:rsidR="00BA5462">
        <w:fldChar w:fldCharType="separate"/>
      </w:r>
      <w:r w:rsidR="004C5726" w:rsidRPr="004C5726">
        <w:rPr>
          <w:noProof/>
          <w:vertAlign w:val="superscript"/>
        </w:rPr>
        <w:t>[11, 12]</w:t>
      </w:r>
      <w:r w:rsidR="00BA5462">
        <w:fldChar w:fldCharType="end"/>
      </w:r>
      <w:r w:rsidR="00071FB8">
        <w:t xml:space="preserve">. </w:t>
      </w:r>
      <w:r w:rsidR="000B19B5">
        <w:t xml:space="preserve"> </w:t>
      </w:r>
      <w:r w:rsidR="00BF0204">
        <w:t>The system is also suitable in dense places in South Tarawa where access is limited from main road which prevent vacuum for empty of septic tanks</w:t>
      </w:r>
      <w:r w:rsidR="00EC3E9D">
        <w:t xml:space="preserve"> toilets. </w:t>
      </w:r>
      <w:r w:rsidR="006B03AE">
        <w:t xml:space="preserve"> </w:t>
      </w:r>
    </w:p>
    <w:p w14:paraId="5DA32EA9" w14:textId="4770793F" w:rsidR="0016378E" w:rsidRDefault="0016378E" w:rsidP="009B74F0">
      <w:pPr>
        <w:jc w:val="both"/>
      </w:pPr>
      <w:r w:rsidRPr="0016378E">
        <w:t xml:space="preserve">Despite its advantages, Ecosan toilets require regular maintenance, including the addition of dry materials such as ash or </w:t>
      </w:r>
      <w:r w:rsidR="0089089D">
        <w:t>other organic matter</w:t>
      </w:r>
      <w:r w:rsidRPr="0016378E">
        <w:t xml:space="preserve"> to facilitate composting. </w:t>
      </w:r>
      <w:r w:rsidR="000D7D1E">
        <w:t>Once a year or so, the faecal matter, which is pathogen are destroyed through composting need to be removed and applied to plant beds</w:t>
      </w:r>
      <w:r w:rsidR="007A5B85">
        <w:fldChar w:fldCharType="begin"/>
      </w:r>
      <w:r w:rsidR="004C5726">
        <w:instrText xml:space="preserve"> ADDIN EN.CITE &lt;EndNote&gt;&lt;Cite&gt;&lt;Author&gt;Calvert&lt;/Author&gt;&lt;Year&gt;2002&lt;/Year&gt;&lt;RecNum&gt;201&lt;/RecNum&gt;&lt;DisplayText&gt;&lt;style face="superscript"&gt;[13]&lt;/style&gt;&lt;/DisplayText&gt;&lt;record&gt;&lt;rec-number&gt;201&lt;/rec-number&gt;&lt;foreign-keys&gt;&lt;key app="EN" db-id="22xerp02rsa9rcev0fjxtda4edxdv5xttet5" timestamp="1740809554"&gt;201&lt;/key&gt;&lt;/foreign-keys&gt;&lt;ref-type name="Journal Article"&gt;17&lt;/ref-type&gt;&lt;contributors&gt;&lt;authors&gt;&lt;author&gt;Calvert, Paul&lt;/author&gt;&lt;author&gt;Seneviratne, Ajith&lt;/author&gt;&lt;author&gt;Premakumara, DGJ&lt;/author&gt;&lt;author&gt;Mendis, Udani A&lt;/author&gt;&lt;/authors&gt;&lt;/contributors&gt;&lt;titles&gt;&lt;title&gt;Ecological sanitation a success in Sri Lanka&lt;/title&gt;&lt;secondary-title&gt;Waterlines&lt;/secondary-title&gt;&lt;/titles&gt;&lt;periodical&gt;&lt;full-title&gt;Waterlines&lt;/full-title&gt;&lt;/periodical&gt;&lt;pages&gt;22-24&lt;/pages&gt;&lt;volume&gt;21&lt;/volume&gt;&lt;number&gt;1&lt;/number&gt;&lt;dates&gt;&lt;year&gt;2002&lt;/year&gt;&lt;/dates&gt;&lt;isbn&gt;0262-8104&lt;/isbn&gt;&lt;urls&gt;&lt;/urls&gt;&lt;/record&gt;&lt;/Cite&gt;&lt;/EndNote&gt;</w:instrText>
      </w:r>
      <w:r w:rsidR="007A5B85">
        <w:fldChar w:fldCharType="separate"/>
      </w:r>
      <w:r w:rsidR="004C5726" w:rsidRPr="004C5726">
        <w:rPr>
          <w:noProof/>
          <w:vertAlign w:val="superscript"/>
        </w:rPr>
        <w:t>[13]</w:t>
      </w:r>
      <w:r w:rsidR="007A5B85">
        <w:fldChar w:fldCharType="end"/>
      </w:r>
      <w:r w:rsidR="000D7D1E">
        <w:t xml:space="preserve">. </w:t>
      </w:r>
      <w:r w:rsidRPr="0016378E">
        <w:t xml:space="preserve">There is also a challenge in gaining community acceptance due to unfamiliarity with the technology and concerns over the handling of composted waste. These challenges could limit the widespread adoption of Ecosan toilets unless significant education and training are provided. </w:t>
      </w:r>
      <w:r w:rsidR="00F32F85">
        <w:t>In Kiribati women are responsible for cleaning and maintaining toilet at household hence</w:t>
      </w:r>
      <w:r w:rsidR="00D2276F">
        <w:t xml:space="preserve"> they should be also included in awareness on toilet system options, and receive training on how compost toilet work. Ad</w:t>
      </w:r>
      <w:r w:rsidRPr="0016378E">
        <w:t>ditionally, the success of the system depends on ensuring that the composting process is properly managed, which may require technical expertise that is currently lacking in many areas of Kiribati.</w:t>
      </w:r>
    </w:p>
    <w:p w14:paraId="3424F5FE" w14:textId="5186225F" w:rsidR="006C70D9" w:rsidRPr="006C70D9" w:rsidRDefault="006C70D9" w:rsidP="007821AE">
      <w:pPr>
        <w:jc w:val="both"/>
      </w:pPr>
      <w:r w:rsidRPr="006C70D9">
        <w:t xml:space="preserve">To maintain and operate an Ecosan toilet effectively, several key operational practices need to be followed to ensure both functionality and hygiene. The core principle behind Ecosan systems is the separation of urine from fecal matter, which helps prevent contamination and facilitates nutrient recycling. </w:t>
      </w:r>
      <w:r w:rsidR="00736CFB">
        <w:t xml:space="preserve">The faecal matter which is dangerous is contained in a chamber underneath the toilet where the volume is reduce over time through composting and dehydrating process. In this process the pathogen in feacal matter is destroyed. </w:t>
      </w:r>
      <w:proofErr w:type="gramStart"/>
      <w:r w:rsidR="00736CFB">
        <w:t>However</w:t>
      </w:r>
      <w:proofErr w:type="gramEnd"/>
      <w:r w:rsidR="00736CFB">
        <w:t xml:space="preserve"> to ensure composting is working, </w:t>
      </w:r>
      <w:r w:rsidRPr="006C70D9">
        <w:t xml:space="preserve">it is crucial to regularly manage the composting process, which involves the addition of dry materials such as ash or dry vegetation. These materials control moisture levels, balance carbon and nitrogen content, and ensure that the composting process remains efficient. Regular monitoring </w:t>
      </w:r>
      <w:r w:rsidR="0098099C">
        <w:t>of m</w:t>
      </w:r>
      <w:r w:rsidRPr="006C70D9">
        <w:t>oisture content is necessary to maintain optimal composting conditions, preventing unpleasant odors and ensuring pathogen destruction to the basic operation, users should be trained to manage the system properly, especially regarding what materials can be disposed of in the toilet. F</w:t>
      </w:r>
      <w:r>
        <w:t>or the composting</w:t>
      </w:r>
      <w:r w:rsidRPr="006C70D9">
        <w:t xml:space="preserve"> process, the sludge should be periodically leveled, and any full pits should be rotated, with new material added. At the time of annual rotation, the material in the pit should be covered with a layer of fine soil or sand, which is left to stabilize before being processed further</w:t>
      </w:r>
      <w:r w:rsidR="00E761E1">
        <w:t xml:space="preserve">. </w:t>
      </w:r>
    </w:p>
    <w:p w14:paraId="09AEA320" w14:textId="7A73B880" w:rsidR="00EC1B69" w:rsidRDefault="006C70D9" w:rsidP="00691E97">
      <w:pPr>
        <w:jc w:val="both"/>
      </w:pPr>
      <w:r>
        <w:lastRenderedPageBreak/>
        <w:t>The e</w:t>
      </w:r>
      <w:r w:rsidRPr="006C70D9">
        <w:t xml:space="preserve">ffective </w:t>
      </w:r>
      <w:r>
        <w:t>of the</w:t>
      </w:r>
      <w:r w:rsidRPr="006C70D9">
        <w:t xml:space="preserve"> Ecosan toilet relies on the careful design and monitoring of the leaching system. For optimal performance, the system should be drained properly, with leachate directed to a sealed evapotranspiration (ET) bed</w:t>
      </w:r>
      <w:r w:rsidR="004C1CF4" w:rsidRPr="004C1CF4">
        <w:t xml:space="preserve"> ET</w:t>
      </w:r>
      <w:r w:rsidR="004C1CF4" w:rsidRPr="004C1CF4">
        <w:fldChar w:fldCharType="begin"/>
      </w:r>
      <w:r w:rsidR="004C5726">
        <w:instrText xml:space="preserve"> ADDIN EN.CITE &lt;EndNote&gt;&lt;Cite&gt;&lt;Author&gt;Hu&lt;/Author&gt;&lt;Year&gt;2016&lt;/Year&gt;&lt;RecNum&gt;82&lt;/RecNum&gt;&lt;DisplayText&gt;&lt;style face="superscript"&gt;[14]&lt;/style&gt;&lt;/DisplayText&gt;&lt;record&gt;&lt;rec-number&gt;82&lt;/rec-number&gt;&lt;foreign-keys&gt;&lt;key app="EN" db-id="22xerp02rsa9rcev0fjxtda4edxdv5xttet5" timestamp="1728447394"&gt;82&lt;/key&gt;&lt;/foreign-keys&gt;&lt;ref-type name="Journal Article"&gt;17&lt;/ref-type&gt;&lt;contributors&gt;&lt;authors&gt;&lt;author&gt;Hu, Ming&lt;/author&gt;&lt;author&gt;Fan, Bin&lt;/author&gt;&lt;author&gt;Wang, Hongliang&lt;/author&gt;&lt;author&gt;Qu, Bo&lt;/author&gt;&lt;author&gt;Zhu, Shikun&lt;/author&gt;&lt;/authors&gt;&lt;/contributors&gt;&lt;titles&gt;&lt;title&gt;Constructing the ecological sanitation: a review on technology and methods&lt;/title&gt;&lt;secondary-title&gt;Journal of Cleaner Production&lt;/secondary-title&gt;&lt;/titles&gt;&lt;periodical&gt;&lt;full-title&gt;Journal of Cleaner Production&lt;/full-title&gt;&lt;/periodical&gt;&lt;pages&gt;1-21&lt;/pages&gt;&lt;volume&gt;125&lt;/volume&gt;&lt;dates&gt;&lt;year&gt;2016&lt;/year&gt;&lt;/dates&gt;&lt;isbn&gt;0959-6526&lt;/isbn&gt;&lt;urls&gt;&lt;/urls&gt;&lt;/record&gt;&lt;/Cite&gt;&lt;/EndNote&gt;</w:instrText>
      </w:r>
      <w:r w:rsidR="004C1CF4" w:rsidRPr="004C1CF4">
        <w:fldChar w:fldCharType="separate"/>
      </w:r>
      <w:r w:rsidR="004C5726" w:rsidRPr="004C5726">
        <w:rPr>
          <w:noProof/>
          <w:vertAlign w:val="superscript"/>
        </w:rPr>
        <w:t>[14]</w:t>
      </w:r>
      <w:r w:rsidR="004C1CF4" w:rsidRPr="004C1CF4">
        <w:fldChar w:fldCharType="end"/>
      </w:r>
      <w:r w:rsidRPr="006C70D9">
        <w:t xml:space="preserve">. </w:t>
      </w:r>
      <w:r w:rsidR="00FB11E8">
        <w:t xml:space="preserve">Such design is common in the Pacific islands for example Tuvalu. </w:t>
      </w:r>
      <w:r w:rsidRPr="006C70D9">
        <w:t>This method allows for the disposal of excess moisture while maintaining hygiene and preventing groundwater contamination</w:t>
      </w:r>
      <w:r w:rsidR="004C1CF4" w:rsidRPr="004C1CF4">
        <w:fldChar w:fldCharType="begin"/>
      </w:r>
      <w:r w:rsidR="004C5726">
        <w:instrText xml:space="preserve"> ADDIN EN.CITE &lt;EndNote&gt;&lt;Cite&gt;&lt;Author&gt;Crennan&lt;/Author&gt;&lt;Year&gt;2007&lt;/Year&gt;&lt;RecNum&gt;159&lt;/RecNum&gt;&lt;DisplayText&gt;&lt;style face="superscript"&gt;[15]&lt;/style&gt;&lt;/DisplayText&gt;&lt;record&gt;&lt;rec-number&gt;159&lt;/rec-number&gt;&lt;foreign-keys&gt;&lt;key app="EN" db-id="22xerp02rsa9rcev0fjxtda4edxdv5xttet5" timestamp="1739024469"&gt;159&lt;/key&gt;&lt;/foreign-keys&gt;&lt;ref-type name="Journal Article"&gt;17&lt;/ref-type&gt;&lt;contributors&gt;&lt;authors&gt;&lt;author&gt;Crennan, Leonie&lt;/author&gt;&lt;/authors&gt;&lt;/contributors&gt;&lt;titles&gt;&lt;title&gt;Sustainable sanitation manual and construction guidelines for a waterless composting toilet&lt;/title&gt;&lt;secondary-title&gt;IWP-Pacific Technical Report&lt;/secondary-title&gt;&lt;/titles&gt;&lt;periodical&gt;&lt;full-title&gt;IWP-Pacific Technical Report&lt;/full-title&gt;&lt;/periodical&gt;&lt;volume&gt;52&lt;/volume&gt;&lt;dates&gt;&lt;year&gt;2007&lt;/year&gt;&lt;/dates&gt;&lt;urls&gt;&lt;/urls&gt;&lt;/record&gt;&lt;/Cite&gt;&lt;/EndNote&gt;</w:instrText>
      </w:r>
      <w:r w:rsidR="004C1CF4" w:rsidRPr="004C1CF4">
        <w:fldChar w:fldCharType="separate"/>
      </w:r>
      <w:r w:rsidR="004C5726" w:rsidRPr="004C5726">
        <w:rPr>
          <w:noProof/>
          <w:vertAlign w:val="superscript"/>
        </w:rPr>
        <w:t>[15]</w:t>
      </w:r>
      <w:r w:rsidR="004C1CF4" w:rsidRPr="004C1CF4">
        <w:fldChar w:fldCharType="end"/>
      </w:r>
      <w:r>
        <w:t xml:space="preserve">. </w:t>
      </w:r>
      <w:r w:rsidR="00D87D65">
        <w:t>T</w:t>
      </w:r>
      <w:r w:rsidR="00EC1B69" w:rsidRPr="00EC1B69">
        <w:t xml:space="preserve">he storage mechanism should be design with concrete chamber with underlying drainage as depicted in typical design in figure 3(a). </w:t>
      </w:r>
      <w:r w:rsidR="00211630">
        <w:t xml:space="preserve"> </w:t>
      </w:r>
    </w:p>
    <w:p w14:paraId="2B5FB138" w14:textId="489906A7" w:rsidR="00920DF8" w:rsidRDefault="00230708" w:rsidP="00E66E84">
      <w:pPr>
        <w:jc w:val="both"/>
      </w:pPr>
      <w:r w:rsidRPr="00135172">
        <w:rPr>
          <w:noProof/>
        </w:rPr>
        <w:drawing>
          <wp:anchor distT="0" distB="0" distL="114300" distR="114300" simplePos="0" relativeHeight="251659264" behindDoc="1" locked="0" layoutInCell="1" allowOverlap="1" wp14:anchorId="58CDBAA7" wp14:editId="091A38A4">
            <wp:simplePos x="0" y="0"/>
            <wp:positionH relativeFrom="column">
              <wp:posOffset>319405</wp:posOffset>
            </wp:positionH>
            <wp:positionV relativeFrom="paragraph">
              <wp:posOffset>909320</wp:posOffset>
            </wp:positionV>
            <wp:extent cx="1997710" cy="2152015"/>
            <wp:effectExtent l="0" t="0" r="2540" b="635"/>
            <wp:wrapTight wrapText="bothSides">
              <wp:wrapPolygon edited="0">
                <wp:start x="0" y="0"/>
                <wp:lineTo x="0" y="21415"/>
                <wp:lineTo x="21421" y="21415"/>
                <wp:lineTo x="2142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997710" cy="2152015"/>
                    </a:xfrm>
                    <a:prstGeom prst="rect">
                      <a:avLst/>
                    </a:prstGeom>
                  </pic:spPr>
                </pic:pic>
              </a:graphicData>
            </a:graphic>
            <wp14:sizeRelH relativeFrom="page">
              <wp14:pctWidth>0</wp14:pctWidth>
            </wp14:sizeRelH>
            <wp14:sizeRelV relativeFrom="page">
              <wp14:pctHeight>0</wp14:pctHeight>
            </wp14:sizeRelV>
          </wp:anchor>
        </w:drawing>
      </w:r>
    </w:p>
    <w:p w14:paraId="4959A12F" w14:textId="0A6BA644" w:rsidR="008557B6" w:rsidRDefault="00230708" w:rsidP="00135172">
      <w:pPr>
        <w:pStyle w:val="Caption"/>
        <w:jc w:val="center"/>
      </w:pPr>
      <w:r w:rsidRPr="00A23522">
        <w:rPr>
          <w:noProof/>
        </w:rPr>
        <w:drawing>
          <wp:anchor distT="0" distB="0" distL="114300" distR="114300" simplePos="0" relativeHeight="251658240" behindDoc="1" locked="0" layoutInCell="1" allowOverlap="1" wp14:anchorId="6668CB4D" wp14:editId="54081D45">
            <wp:simplePos x="0" y="0"/>
            <wp:positionH relativeFrom="column">
              <wp:posOffset>2737485</wp:posOffset>
            </wp:positionH>
            <wp:positionV relativeFrom="paragraph">
              <wp:posOffset>6350</wp:posOffset>
            </wp:positionV>
            <wp:extent cx="3005455" cy="2150110"/>
            <wp:effectExtent l="0" t="0" r="4445" b="2540"/>
            <wp:wrapTight wrapText="bothSides">
              <wp:wrapPolygon edited="0">
                <wp:start x="0" y="0"/>
                <wp:lineTo x="0" y="21434"/>
                <wp:lineTo x="21495" y="21434"/>
                <wp:lineTo x="2149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05455" cy="2150110"/>
                    </a:xfrm>
                    <a:prstGeom prst="rect">
                      <a:avLst/>
                    </a:prstGeom>
                  </pic:spPr>
                </pic:pic>
              </a:graphicData>
            </a:graphic>
            <wp14:sizeRelH relativeFrom="page">
              <wp14:pctWidth>0</wp14:pctWidth>
            </wp14:sizeRelH>
            <wp14:sizeRelV relativeFrom="page">
              <wp14:pctHeight>0</wp14:pctHeight>
            </wp14:sizeRelV>
          </wp:anchor>
        </w:drawing>
      </w:r>
      <w:r w:rsidR="00135172">
        <w:t xml:space="preserve">Figure </w:t>
      </w:r>
      <w:fldSimple w:instr=" SEQ Figure \* ARABIC ">
        <w:r w:rsidR="006C0525">
          <w:rPr>
            <w:noProof/>
          </w:rPr>
          <w:t>3</w:t>
        </w:r>
      </w:fldSimple>
      <w:r w:rsidR="00135172">
        <w:t xml:space="preserve">. </w:t>
      </w:r>
      <w:r w:rsidR="00874DF1">
        <w:t xml:space="preserve">(a) </w:t>
      </w:r>
      <w:r w:rsidR="00135172">
        <w:t>Typical Ecosan Toilet</w:t>
      </w:r>
      <w:r w:rsidR="00874DF1">
        <w:t xml:space="preserve"> &amp; (b) Evapo-</w:t>
      </w:r>
      <w:proofErr w:type="gramStart"/>
      <w:r w:rsidR="00874DF1">
        <w:t xml:space="preserve">transpiration </w:t>
      </w:r>
      <w:r w:rsidR="00B15711">
        <w:t>.</w:t>
      </w:r>
      <w:proofErr w:type="gramEnd"/>
      <w:r w:rsidR="00B15711">
        <w:t xml:space="preserve"> </w:t>
      </w:r>
      <w:r w:rsidR="00135172">
        <w:t xml:space="preserve">Source: </w:t>
      </w:r>
      <w:r w:rsidR="00683B17">
        <w:t>(Crennan, 2007</w:t>
      </w:r>
      <w:r w:rsidR="00135172">
        <w:t>)</w:t>
      </w:r>
    </w:p>
    <w:p w14:paraId="6149158D" w14:textId="77777777" w:rsidR="006B03AE" w:rsidRDefault="006B03AE" w:rsidP="004F1C3C">
      <w:pPr>
        <w:pStyle w:val="Heading2"/>
      </w:pPr>
    </w:p>
    <w:p w14:paraId="04693988" w14:textId="77777777" w:rsidR="006B03AE" w:rsidRDefault="006B03AE" w:rsidP="004F1C3C">
      <w:pPr>
        <w:pStyle w:val="Heading2"/>
      </w:pPr>
    </w:p>
    <w:p w14:paraId="21C8EBE8" w14:textId="77777777" w:rsidR="001104DE" w:rsidRDefault="001104DE" w:rsidP="004F1C3C">
      <w:pPr>
        <w:pStyle w:val="Heading2"/>
      </w:pPr>
    </w:p>
    <w:p w14:paraId="2718D525" w14:textId="728635C0" w:rsidR="00662290" w:rsidRPr="00F5365A" w:rsidRDefault="00256E4F" w:rsidP="004F1C3C">
      <w:pPr>
        <w:pStyle w:val="Heading2"/>
      </w:pPr>
      <w:r>
        <w:t xml:space="preserve">4.2 </w:t>
      </w:r>
      <w:r w:rsidR="00662290" w:rsidRPr="009972E7">
        <w:t xml:space="preserve">Aqua privy </w:t>
      </w:r>
    </w:p>
    <w:p w14:paraId="4C97B0E2" w14:textId="40F550BF" w:rsidR="009C7640" w:rsidRDefault="00CD7B1C" w:rsidP="009C7640">
      <w:pPr>
        <w:jc w:val="both"/>
      </w:pPr>
      <w:r w:rsidRPr="00CD7B1C">
        <w:t>The Aqua Privy is a wet pit system with sealed sides and bottom, making it an effective and low-cost solution for areas with moderate groundwater levels (at least 3 meters). The typical design consists of a toilet house built over a sealed pit, with liquid waste flowing through a standard sanitation tee into either a seepage system or an evapotranspiration (ET) bed.</w:t>
      </w:r>
      <w:r w:rsidR="00EB7BDD">
        <w:fldChar w:fldCharType="begin"/>
      </w:r>
      <w:r w:rsidR="004C5726">
        <w:instrText xml:space="preserve"> ADDIN EN.CITE &lt;EndNote&gt;&lt;Cite&gt;&lt;Author&gt;Oluwande&lt;/Author&gt;&lt;Year&gt;1975&lt;/Year&gt;&lt;RecNum&gt;174&lt;/RecNum&gt;&lt;DisplayText&gt;&lt;style face="superscript"&gt;[16]&lt;/style&gt;&lt;/DisplayText&gt;&lt;record&gt;&lt;rec-number&gt;174&lt;/rec-number&gt;&lt;foreign-keys&gt;&lt;key app="EN" db-id="22xerp02rsa9rcev0fjxtda4edxdv5xttet5" timestamp="1740062121"&gt;174&lt;/key&gt;&lt;/foreign-keys&gt;&lt;ref-type name="Journal Article"&gt;17&lt;/ref-type&gt;&lt;contributors&gt;&lt;authors&gt;&lt;author&gt;Oluwande, PA&lt;/author&gt;&lt;/authors&gt;&lt;/contributors&gt;&lt;titles&gt;&lt;title&gt;Development of the aqua-privy for urban sanitation&lt;/title&gt;&lt;/titles&gt;&lt;dates&gt;&lt;year&gt;1975&lt;/year&gt;&lt;/dates&gt;&lt;urls&gt;&lt;/urls&gt;&lt;/record&gt;&lt;/Cite&gt;&lt;/EndNote&gt;</w:instrText>
      </w:r>
      <w:r w:rsidR="00EB7BDD">
        <w:fldChar w:fldCharType="separate"/>
      </w:r>
      <w:r w:rsidR="004C5726" w:rsidRPr="004C5726">
        <w:rPr>
          <w:noProof/>
          <w:vertAlign w:val="superscript"/>
        </w:rPr>
        <w:t>[16]</w:t>
      </w:r>
      <w:r w:rsidR="00EB7BDD">
        <w:fldChar w:fldCharType="end"/>
      </w:r>
      <w:r w:rsidR="009C7640" w:rsidRPr="009C7640">
        <w:t xml:space="preserve">. </w:t>
      </w:r>
      <w:r w:rsidRPr="00CD7B1C">
        <w:t>This system functions as a hybrid between a pit latrine and a flush toilet, making it a viable replacement for poorly constructed pit latrines in South Tarawa, where many households rely on inadequate pit latrines or septic tanks.</w:t>
      </w:r>
    </w:p>
    <w:p w14:paraId="231C011A" w14:textId="77777777" w:rsidR="00CD7B1C" w:rsidRPr="00CD7B1C" w:rsidRDefault="00CD7B1C" w:rsidP="00CD7B1C">
      <w:pPr>
        <w:jc w:val="both"/>
      </w:pPr>
      <w:r w:rsidRPr="00CD7B1C">
        <w:t>The Aqua Privy improves waste management by using a sealed pit to prevent contamination. Its simple design and low construction cost make it an affordable option for low-income households. Additionally, it reduces the risk of odor and vector breeding by maintaining a water seal under the toilet pan.</w:t>
      </w:r>
    </w:p>
    <w:p w14:paraId="046310C0" w14:textId="77777777" w:rsidR="00CD7B1C" w:rsidRPr="00CD7B1C" w:rsidRDefault="00CD7B1C" w:rsidP="00CD7B1C">
      <w:pPr>
        <w:jc w:val="both"/>
      </w:pPr>
      <w:r w:rsidRPr="00CD7B1C">
        <w:t>However, there are limitations to the Aqua Privy. It depends on regular maintenance, as sludge needs to be removed periodically. The system also requires a steady water supply to maintain the water seal, which can be challenging in areas with overuse of groundwater resources. In regions with high groundwater levels, the system may be less effective unless paired with an evapotranspiration bed to prevent contamination. Furthermore, the lack of technical capacity for maintenance in some communities may pose a barrier to widespread adoption.</w:t>
      </w:r>
    </w:p>
    <w:p w14:paraId="5503C255" w14:textId="6EB6DD01" w:rsidR="00CD7B1C" w:rsidRPr="009C7640" w:rsidRDefault="00CD7B1C" w:rsidP="009C7640">
      <w:pPr>
        <w:jc w:val="both"/>
      </w:pPr>
      <w:r w:rsidRPr="00CD7B1C">
        <w:t xml:space="preserve">The Aqua Privy promotes anaerobic digestion of waste sludge, and the water seal under the toilet pan helps control odors and prevent insect breeding. However, the seal can be compromised by evaporation </w:t>
      </w:r>
      <w:r w:rsidRPr="00CD7B1C">
        <w:lastRenderedPageBreak/>
        <w:t>or leakage, so maintaining a steady water supply is crucial. A simple vent is also necessary to prevent odors, but excessive airflow from wind or sunlight should be avoided. The toilet structure itself can be basic, such as a thatched hut, and the sludge needs to be removed annually using a vacuum truck.</w:t>
      </w:r>
      <w:r w:rsidR="002170ED">
        <w:t xml:space="preserve"> </w:t>
      </w:r>
    </w:p>
    <w:p w14:paraId="66C6798E" w14:textId="013780C1" w:rsidR="009972E7" w:rsidRDefault="00CD7B1C" w:rsidP="009972E7">
      <w:pPr>
        <w:jc w:val="both"/>
      </w:pPr>
      <w:r w:rsidRPr="00CD7B1C">
        <w:t>Compared to septic systems, the Aqua Privy offers several advantages. It does not require piped water, is resistant to blockages, and is simpler and cheaper to construct and maintain. The system’s lifespan can be extended based on pit size and groundwater levels. The World Health Organization recommends a sludge accumulation rate of 40-60 L/c.year, making it a cost-effective and practical solution for Kiribati. Additionally, the septic tank design, based on a model used in Nigeria, connects to a trench about 150 mm deep</w:t>
      </w:r>
      <w:r w:rsidR="006475C8" w:rsidRPr="009C7640">
        <w:fldChar w:fldCharType="begin"/>
      </w:r>
      <w:r w:rsidR="004C5726">
        <w:instrText xml:space="preserve"> ADDIN EN.CITE &lt;EndNote&gt;&lt;Cite&gt;&lt;Author&gt;De Kruijff&lt;/Author&gt;&lt;Year&gt;1978&lt;/Year&gt;&lt;RecNum&gt;173&lt;/RecNum&gt;&lt;DisplayText&gt;&lt;style face="superscript"&gt;[16, 17]&lt;/style&gt;&lt;/DisplayText&gt;&lt;record&gt;&lt;rec-number&gt;173&lt;/rec-number&gt;&lt;foreign-keys&gt;&lt;key app="EN" db-id="22xerp02rsa9rcev0fjxtda4edxdv5xttet5" timestamp="1740062024"&gt;173&lt;/key&gt;&lt;/foreign-keys&gt;&lt;ref-type name="Journal Article"&gt;17&lt;/ref-type&gt;&lt;contributors&gt;&lt;authors&gt;&lt;author&gt;De Kruijff, GJ&lt;/author&gt;&lt;/authors&gt;&lt;/contributors&gt;&lt;titles&gt;&lt;title&gt;Aqua Privy Sewerage Systems A Survey Of Some Schemes In Zambia&lt;/title&gt;&lt;/titles&gt;&lt;dates&gt;&lt;year&gt;1978&lt;/year&gt;&lt;/dates&gt;&lt;urls&gt;&lt;/urls&gt;&lt;/record&gt;&lt;/Cite&gt;&lt;Cite&gt;&lt;Author&gt;Oluwande&lt;/Author&gt;&lt;Year&gt;1975&lt;/Year&gt;&lt;RecNum&gt;174&lt;/RecNum&gt;&lt;record&gt;&lt;rec-number&gt;174&lt;/rec-number&gt;&lt;foreign-keys&gt;&lt;key app="EN" db-id="22xerp02rsa9rcev0fjxtda4edxdv5xttet5" timestamp="1740062121"&gt;174&lt;/key&gt;&lt;/foreign-keys&gt;&lt;ref-type name="Journal Article"&gt;17&lt;/ref-type&gt;&lt;contributors&gt;&lt;authors&gt;&lt;author&gt;Oluwande, PA&lt;/author&gt;&lt;/authors&gt;&lt;/contributors&gt;&lt;titles&gt;&lt;title&gt;Development of the aqua-privy for urban sanitation&lt;/title&gt;&lt;/titles&gt;&lt;dates&gt;&lt;year&gt;1975&lt;/year&gt;&lt;/dates&gt;&lt;urls&gt;&lt;/urls&gt;&lt;/record&gt;&lt;/Cite&gt;&lt;/EndNote&gt;</w:instrText>
      </w:r>
      <w:r w:rsidR="006475C8" w:rsidRPr="009C7640">
        <w:fldChar w:fldCharType="separate"/>
      </w:r>
      <w:r w:rsidR="004C5726" w:rsidRPr="004C5726">
        <w:rPr>
          <w:noProof/>
          <w:vertAlign w:val="superscript"/>
        </w:rPr>
        <w:t>[16, 17]</w:t>
      </w:r>
      <w:r w:rsidR="006475C8" w:rsidRPr="009C7640">
        <w:fldChar w:fldCharType="end"/>
      </w:r>
      <w:r w:rsidR="006475C8" w:rsidRPr="009C7640">
        <w:t xml:space="preserve">. </w:t>
      </w:r>
    </w:p>
    <w:p w14:paraId="7F564F65" w14:textId="1FC5A186" w:rsidR="00D55398" w:rsidRPr="00D55398" w:rsidRDefault="00CD7B1C" w:rsidP="00D55398">
      <w:pPr>
        <w:jc w:val="both"/>
      </w:pPr>
      <w:r w:rsidRPr="00CD7B1C">
        <w:t>The Aqua Privy has high potential for community adoption in Kiribati due to its simplicity, low cost, and ease of operation, providing a safe alternative for households not connected to the sewer network in South Tarawa. Implementing an Aqua Privy upgrade project in South Tarawa is economically feasible, as 43.5% of households use septic tanks and 13.5% use wet pit latrines. Moreover, since the community is already familiar with septic tank toilets, the Aqua Privy offers a seamless transition to improved wastewater management.</w:t>
      </w:r>
      <w:r w:rsidR="00DC4FB3">
        <w:t xml:space="preserve"> </w:t>
      </w:r>
    </w:p>
    <w:p w14:paraId="73590F22" w14:textId="77777777" w:rsidR="009972E7" w:rsidRDefault="009972E7" w:rsidP="009972E7">
      <w:pPr>
        <w:keepNext/>
        <w:jc w:val="center"/>
      </w:pPr>
      <w:r w:rsidRPr="009972E7">
        <w:rPr>
          <w:noProof/>
        </w:rPr>
        <w:drawing>
          <wp:inline distT="0" distB="0" distL="0" distR="0" wp14:anchorId="1F31D5ED" wp14:editId="55E898DF">
            <wp:extent cx="3676839" cy="36450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6839" cy="3645087"/>
                    </a:xfrm>
                    <a:prstGeom prst="rect">
                      <a:avLst/>
                    </a:prstGeom>
                  </pic:spPr>
                </pic:pic>
              </a:graphicData>
            </a:graphic>
          </wp:inline>
        </w:drawing>
      </w:r>
    </w:p>
    <w:p w14:paraId="5875136B" w14:textId="1AC07C4A" w:rsidR="009972E7" w:rsidRPr="009972E7" w:rsidRDefault="009972E7" w:rsidP="009972E7">
      <w:pPr>
        <w:pStyle w:val="Caption"/>
        <w:jc w:val="center"/>
      </w:pPr>
      <w:r>
        <w:t xml:space="preserve">Figure </w:t>
      </w:r>
      <w:fldSimple w:instr=" SEQ Figure \* ARABIC ">
        <w:r w:rsidR="006C0525">
          <w:rPr>
            <w:noProof/>
          </w:rPr>
          <w:t>4</w:t>
        </w:r>
      </w:fldSimple>
      <w:r>
        <w:t>. Aqua Privy</w:t>
      </w:r>
      <w:r w:rsidR="007F796C">
        <w:t xml:space="preserve">. Source: </w:t>
      </w:r>
      <w:proofErr w:type="gramStart"/>
      <w:r w:rsidR="005B5217">
        <w:t>F.Thomas</w:t>
      </w:r>
      <w:proofErr w:type="gramEnd"/>
      <w:r w:rsidR="005B5217">
        <w:t>, 2011</w:t>
      </w:r>
    </w:p>
    <w:p w14:paraId="4CC13331" w14:textId="17B875CF" w:rsidR="009972E7" w:rsidRDefault="009972E7" w:rsidP="009972E7">
      <w:pPr>
        <w:jc w:val="both"/>
      </w:pPr>
    </w:p>
    <w:p w14:paraId="1A8C54F4" w14:textId="14A3C473" w:rsidR="00731775" w:rsidRDefault="00731775" w:rsidP="009972E7">
      <w:pPr>
        <w:jc w:val="both"/>
      </w:pPr>
    </w:p>
    <w:p w14:paraId="69B41EE8" w14:textId="77777777" w:rsidR="00731775" w:rsidRPr="009972E7" w:rsidRDefault="00731775" w:rsidP="009972E7">
      <w:pPr>
        <w:jc w:val="both"/>
      </w:pPr>
    </w:p>
    <w:p w14:paraId="3AD7A99C" w14:textId="0342E4A0" w:rsidR="00662290" w:rsidRPr="00C4673A" w:rsidRDefault="00256E4F" w:rsidP="004F1C3C">
      <w:pPr>
        <w:pStyle w:val="Heading2"/>
      </w:pPr>
      <w:r>
        <w:lastRenderedPageBreak/>
        <w:t xml:space="preserve">4.3 </w:t>
      </w:r>
      <w:r w:rsidR="00662290" w:rsidRPr="00C4673A">
        <w:t>Three compartment Septic Tank</w:t>
      </w:r>
      <w:r w:rsidR="00530C35" w:rsidRPr="00C4673A">
        <w:t xml:space="preserve"> (TCST) </w:t>
      </w:r>
      <w:r w:rsidR="00662290" w:rsidRPr="00C4673A">
        <w:t xml:space="preserve"> </w:t>
      </w:r>
    </w:p>
    <w:p w14:paraId="074BAC1F" w14:textId="4A759A1E" w:rsidR="00731775" w:rsidRDefault="009F5788" w:rsidP="00B237F3">
      <w:pPr>
        <w:jc w:val="both"/>
      </w:pPr>
      <w:r w:rsidRPr="009F5788">
        <w:t xml:space="preserve">The </w:t>
      </w:r>
      <w:r w:rsidR="00731775">
        <w:t>TCST</w:t>
      </w:r>
      <w:r w:rsidR="00230708">
        <w:fldChar w:fldCharType="begin"/>
      </w:r>
      <w:r w:rsidR="004C5726">
        <w:instrText xml:space="preserve"> ADDIN EN.CITE &lt;EndNote&gt;&lt;Cite ExcludeYear="1"&gt;&lt;Author&gt;Office&lt;/Author&gt;&lt;Year&gt;2019&lt;/Year&gt;&lt;RecNum&gt;9&lt;/RecNum&gt;&lt;DisplayText&gt;&lt;style face="superscript"&gt;[18]&lt;/style&gt;&lt;/DisplayText&gt;&lt;record&gt;&lt;rec-number&gt;9&lt;/rec-number&gt;&lt;foreign-keys&gt;&lt;key app="EN" db-id="22xerp02rsa9rcev0fjxtda4edxdv5xttet5" timestamp="1723744642"&gt;9&lt;/key&gt;&lt;/foreign-keys&gt;&lt;ref-type name="Government Document"&gt;46&lt;/ref-type&gt;&lt;contributors&gt;&lt;authors&gt;&lt;author&gt;Kiribati National Statistics Office&lt;/author&gt;&lt;/authors&gt;&lt;secondary-authors&gt;&lt;author&gt;National Statistic Office&lt;/author&gt;&lt;/secondary-authors&gt;&lt;/contributors&gt;&lt;titles&gt;&lt;title&gt;Kiribati Social Development Indicator Survey 2018-19, Snapshot of Key Finding&lt;/title&gt;&lt;/titles&gt;&lt;dates&gt;&lt;year&gt;2019&lt;/year&gt;&lt;/dates&gt;&lt;pub-location&gt;South Tarawa, Kiribati&lt;/pub-location&gt;&lt;publisher&gt;National Stastistic Office&lt;/publisher&gt;&lt;urls&gt;&lt;/urls&gt;&lt;/record&gt;&lt;/Cite&gt;&lt;/EndNote&gt;</w:instrText>
      </w:r>
      <w:r w:rsidR="00230708">
        <w:fldChar w:fldCharType="separate"/>
      </w:r>
      <w:r w:rsidR="004C5726" w:rsidRPr="004C5726">
        <w:rPr>
          <w:noProof/>
          <w:vertAlign w:val="superscript"/>
        </w:rPr>
        <w:t>[18]</w:t>
      </w:r>
      <w:r w:rsidR="00230708">
        <w:fldChar w:fldCharType="end"/>
      </w:r>
      <w:r w:rsidRPr="009F5788">
        <w:t xml:space="preserve"> </w:t>
      </w:r>
      <w:r w:rsidR="00731775" w:rsidRPr="006F5055">
        <w:t>is an effective solution for managing household wastewater, particularly in areas where septic tanks are already in use</w:t>
      </w:r>
      <w:r w:rsidR="006A7672">
        <w:fldChar w:fldCharType="begin"/>
      </w:r>
      <w:r w:rsidR="004C5726">
        <w:instrText xml:space="preserve"> ADDIN EN.CITE &lt;EndNote&gt;&lt;Cite&gt;&lt;Author&gt;Williams&lt;/Author&gt;&lt;Year&gt;2012&lt;/Year&gt;&lt;RecNum&gt;175&lt;/RecNum&gt;&lt;DisplayText&gt;&lt;style face="superscript"&gt;[19]&lt;/style&gt;&lt;/DisplayText&gt;&lt;record&gt;&lt;rec-number&gt;175&lt;/rec-number&gt;&lt;foreign-keys&gt;&lt;key app="EN" db-id="22xerp02rsa9rcev0fjxtda4edxdv5xttet5" timestamp="1740063734"&gt;175&lt;/key&gt;&lt;/foreign-keys&gt;&lt;ref-type name="Journal Article"&gt;17&lt;/ref-type&gt;&lt;contributors&gt;&lt;authors&gt;&lt;author&gt;Williams, Richard&lt;/author&gt;&lt;author&gt;Keller, Virginie&lt;/author&gt;&lt;author&gt;Voß, Anja&lt;/author&gt;&lt;author&gt;Bärlund, Ilona&lt;/author&gt;&lt;author&gt;Malve, Olli&lt;/author&gt;&lt;author&gt;Riihimäki, Juha&lt;/author&gt;&lt;author&gt;Tattari, Sirkka&lt;/author&gt;&lt;author&gt;Alcamo, Joseph&lt;/author&gt;&lt;/authors&gt;&lt;/contributors&gt;&lt;titles&gt;&lt;title&gt;Assessment of current water pollution loads in Europe: estimation of gridded loads for use in global water quality models&lt;/title&gt;&lt;secondary-title&gt;Hydrological processes&lt;/secondary-title&gt;&lt;/titles&gt;&lt;periodical&gt;&lt;full-title&gt;Hydrological processes&lt;/full-title&gt;&lt;/periodical&gt;&lt;pages&gt;2395-2410&lt;/pages&gt;&lt;volume&gt;26&lt;/volume&gt;&lt;number&gt;16&lt;/number&gt;&lt;dates&gt;&lt;year&gt;2012&lt;/year&gt;&lt;/dates&gt;&lt;isbn&gt;0885-6087&lt;/isbn&gt;&lt;urls&gt;&lt;/urls&gt;&lt;/record&gt;&lt;/Cite&gt;&lt;/EndNote&gt;</w:instrText>
      </w:r>
      <w:r w:rsidR="006A7672">
        <w:fldChar w:fldCharType="separate"/>
      </w:r>
      <w:r w:rsidR="004C5726" w:rsidRPr="004C5726">
        <w:rPr>
          <w:noProof/>
          <w:vertAlign w:val="superscript"/>
        </w:rPr>
        <w:t>[19]</w:t>
      </w:r>
      <w:r w:rsidR="006A7672">
        <w:fldChar w:fldCharType="end"/>
      </w:r>
      <w:r w:rsidRPr="009F5788">
        <w:t>.</w:t>
      </w:r>
      <w:r w:rsidR="006A7672">
        <w:t xml:space="preserve"> </w:t>
      </w:r>
      <w:r w:rsidR="00731775" w:rsidRPr="006F5055">
        <w:t>This system improves upon traditional two-compartment septic tanks by adding an additional chamber for better separation of solids, scum, and effluent. The TCST offers efficient waste treatment by allowing for longer retention time, which improves pathogen removal. When properly maintained, it is an environmentally sound solution for areas with high population density and limited infrastructure.</w:t>
      </w:r>
      <w:r w:rsidR="0045079B">
        <w:t xml:space="preserve"> </w:t>
      </w:r>
      <w:r w:rsidR="007239CA">
        <w:t xml:space="preserve">There are various designs that has evolved with many decades to ensure it efficiency in the country it is use. </w:t>
      </w:r>
      <w:r w:rsidR="007239CA" w:rsidRPr="008F7753">
        <w:t>In China, over 10 million TCST units have been installed in rural regions, proving effective in treating domestic sewage where connection to centralized sewerage is impractical or too costly</w:t>
      </w:r>
      <w:r w:rsidR="00691E97">
        <w:fldChar w:fldCharType="begin"/>
      </w:r>
      <w:r w:rsidR="00691E97">
        <w:instrText xml:space="preserve"> ADDIN EN.CITE &lt;EndNote&gt;&lt;Cite&gt;&lt;Author&gt;Cheng&lt;/Author&gt;&lt;Year&gt;2018&lt;/Year&gt;&lt;RecNum&gt;80&lt;/RecNum&gt;&lt;DisplayText&gt;&lt;style face="superscript"&gt;[20, 21]&lt;/style&gt;&lt;/DisplayText&gt;&lt;record&gt;&lt;rec-number&gt;80&lt;/rec-number&gt;&lt;foreign-keys&gt;&lt;key app="EN" db-id="22xerp02rsa9rcev0fjxtda4edxdv5xttet5" timestamp="1728441890"&gt;80&lt;/key&gt;&lt;/foreign-keys&gt;&lt;ref-type name="Journal Article"&gt;17&lt;/ref-type&gt;&lt;contributors&gt;&lt;authors&gt;&lt;author&gt;Cheng, Shikun&lt;/author&gt;&lt;author&gt;Li, Zifu&lt;/author&gt;&lt;author&gt;Uddin, Sayed Mohammad Nazim&lt;/author&gt;&lt;author&gt;Mang, Heinz-Peter&lt;/author&gt;&lt;author&gt;Zhou, Xiaoqin&lt;/author&gt;&lt;author&gt;Zhang, Jian&lt;/author&gt;&lt;author&gt;Zheng, Lei&lt;/author&gt;&lt;author&gt;Zhang, Lingling&lt;/author&gt;&lt;/authors&gt;&lt;/contributors&gt;&lt;titles&gt;&lt;title&gt;Toilet revolution in China&lt;/title&gt;&lt;secondary-title&gt;Journal of environmental management&lt;/secondary-title&gt;&lt;/titles&gt;&lt;periodical&gt;&lt;full-title&gt;Journal of environmental management&lt;/full-title&gt;&lt;/periodical&gt;&lt;pages&gt;347-356&lt;/pages&gt;&lt;volume&gt;216&lt;/volume&gt;&lt;dates&gt;&lt;year&gt;2018&lt;/year&gt;&lt;/dates&gt;&lt;isbn&gt;0301-4797&lt;/isbn&gt;&lt;urls&gt;&lt;/urls&gt;&lt;/record&gt;&lt;/Cite&gt;&lt;Cite&gt;&lt;Author&gt;Tan&lt;/Author&gt;&lt;Year&gt;2021&lt;/Year&gt;&lt;RecNum&gt;185&lt;/RecNum&gt;&lt;record&gt;&lt;rec-number&gt;185&lt;/rec-number&gt;&lt;foreign-keys&gt;&lt;key app="EN" db-id="22xerp02rsa9rcev0fjxtda4edxdv5xttet5" timestamp="1740164980"&gt;185&lt;/key&gt;&lt;/foreign-keys&gt;&lt;ref-type name="Journal Article"&gt;17&lt;/ref-type&gt;&lt;contributors&gt;&lt;authors&gt;&lt;author&gt;Tan, Lu&lt;/author&gt;&lt;author&gt;Zhang, Chunxue&lt;/author&gt;&lt;author&gt;Liu, Fang&lt;/author&gt;&lt;author&gt;Chen, Peizhen&lt;/author&gt;&lt;author&gt;Wei, Xiaocheng&lt;/author&gt;&lt;author&gt;Li, Houyu&lt;/author&gt;&lt;author&gt;Yi, Gao&lt;/author&gt;&lt;author&gt;Xu, Yan&lt;/author&gt;&lt;author&gt;Zheng, Xiangqun&lt;/author&gt;&lt;/authors&gt;&lt;/contributors&gt;&lt;titles&gt;&lt;title&gt;Three-compartment septic tanks as sustainable on-site treatment facilities? Watch out for the potential dissemination of human-associated pathogens and antibiotic resistance&lt;/title&gt;&lt;secondary-title&gt;Journal of Environmental Management&lt;/secondary-title&gt;&lt;/titles&gt;&lt;periodical&gt;&lt;full-title&gt;Journal of environmental management&lt;/full-title&gt;&lt;/periodical&gt;&lt;pages&gt;113709&lt;/pages&gt;&lt;volume&gt;300&lt;/volume&gt;&lt;dates&gt;&lt;year&gt;2021&lt;/year&gt;&lt;/dates&gt;&lt;isbn&gt;0301-4797&lt;/isbn&gt;&lt;urls&gt;&lt;/urls&gt;&lt;/record&gt;&lt;/Cite&gt;&lt;/EndNote&gt;</w:instrText>
      </w:r>
      <w:r w:rsidR="00691E97">
        <w:fldChar w:fldCharType="separate"/>
      </w:r>
      <w:r w:rsidR="00691E97" w:rsidRPr="00691E97">
        <w:rPr>
          <w:noProof/>
          <w:vertAlign w:val="superscript"/>
        </w:rPr>
        <w:t>[20, 21]</w:t>
      </w:r>
      <w:r w:rsidR="00691E97">
        <w:fldChar w:fldCharType="end"/>
      </w:r>
      <w:r w:rsidR="007239CA" w:rsidRPr="008F7753">
        <w:t xml:space="preserve">. </w:t>
      </w:r>
      <w:r w:rsidR="003E7E21">
        <w:t xml:space="preserve">Studies shows that system is able to eliminate pathogens with microbial removal rates for </w:t>
      </w:r>
      <w:proofErr w:type="gramStart"/>
      <w:r w:rsidR="003E7E21">
        <w:t>E.coli</w:t>
      </w:r>
      <w:proofErr w:type="gramEnd"/>
      <w:r w:rsidR="003E7E21">
        <w:t xml:space="preserve"> and pathogenic viruses exceeding 4.1 in multiple studies</w:t>
      </w:r>
      <w:r w:rsidR="003E7E21">
        <w:fldChar w:fldCharType="begin">
          <w:fldData xml:space="preserve">PEVuZE5vdGU+PENpdGU+PEF1dGhvcj5DaGVuZzwvQXV0aG9yPjxZZWFyPjIwMjM8L1llYXI+PFJl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</w:fldData>
        </w:fldChar>
      </w:r>
      <w:r w:rsidR="00E30EC0">
        <w:instrText xml:space="preserve"> ADDIN EN.CITE </w:instrText>
      </w:r>
      <w:r w:rsidR="00E30EC0">
        <w:fldChar w:fldCharType="begin">
          <w:fldData xml:space="preserve">PEVuZE5vdGU+PENpdGU+PEF1dGhvcj5DaGVuZzwvQXV0aG9yPjxZZWFyPjIwMjM8L1llYXI+PFJl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</w:fldData>
        </w:fldChar>
      </w:r>
      <w:r w:rsidR="00E30EC0">
        <w:instrText xml:space="preserve"> ADDIN EN.CITE.DATA </w:instrText>
      </w:r>
      <w:r w:rsidR="00E30EC0">
        <w:fldChar w:fldCharType="end"/>
      </w:r>
      <w:r w:rsidR="003E7E21">
        <w:fldChar w:fldCharType="separate"/>
      </w:r>
      <w:r w:rsidR="00E30EC0" w:rsidRPr="00E30EC0">
        <w:rPr>
          <w:noProof/>
          <w:vertAlign w:val="superscript"/>
        </w:rPr>
        <w:t>[21-23]</w:t>
      </w:r>
      <w:r w:rsidR="003E7E21">
        <w:fldChar w:fldCharType="end"/>
      </w:r>
      <w:r w:rsidR="003E7E21">
        <w:t xml:space="preserve">. </w:t>
      </w:r>
      <w:r w:rsidR="007239CA">
        <w:t>Some design also creating resource-based sanitary toilet system</w:t>
      </w:r>
      <w:r w:rsidR="003C59E7">
        <w:t xml:space="preserve"> where the effluent is discharge into garden be</w:t>
      </w:r>
      <w:r w:rsidR="00BE199B">
        <w:t>d for example in rural China</w:t>
      </w:r>
      <w:r w:rsidR="003C59E7">
        <w:t xml:space="preserve">. </w:t>
      </w:r>
      <w:proofErr w:type="gramStart"/>
      <w:r w:rsidR="006A37CB">
        <w:t>It</w:t>
      </w:r>
      <w:proofErr w:type="gramEnd"/>
      <w:r w:rsidR="006A37CB">
        <w:t xml:space="preserve"> application has been tested in cold and warm weather where the results shows that it work efficiently in treating </w:t>
      </w:r>
      <w:proofErr w:type="spellStart"/>
      <w:r w:rsidR="006A37CB">
        <w:t>washwater</w:t>
      </w:r>
      <w:proofErr w:type="spellEnd"/>
      <w:r w:rsidR="006A37CB">
        <w:t xml:space="preserve"> in low-temperature conditions, making it suitable for Kiribati. The </w:t>
      </w:r>
      <w:r w:rsidR="006A37CB" w:rsidRPr="009F5788">
        <w:t xml:space="preserve">TCST offers a cost-effective and environmentally sound solution for </w:t>
      </w:r>
      <w:r w:rsidR="006A37CB">
        <w:t>onsite</w:t>
      </w:r>
      <w:r w:rsidR="006A37CB" w:rsidRPr="009F5788">
        <w:t xml:space="preserve"> wastewater treatment, particularly in remote areas lacking centralized sewerage.</w:t>
      </w:r>
    </w:p>
    <w:p w14:paraId="060D4773" w14:textId="77777777" w:rsidR="0092614A" w:rsidRPr="006F5055" w:rsidRDefault="00BA6BBE" w:rsidP="0092614A">
      <w:pPr>
        <w:jc w:val="both"/>
      </w:pPr>
      <w:r>
        <w:t>The main limitation of the TCST is its high initial cost and need for regular maintenance to prevent blockages and overflows. The typical design requires sufficient space for installation, which may be challenging in densely population areas in South Tarawa for example Betio.</w:t>
      </w:r>
      <w:r w:rsidR="0092614A">
        <w:t xml:space="preserve"> </w:t>
      </w:r>
      <w:r w:rsidR="0092614A" w:rsidRPr="006F5055">
        <w:t>While TCSTs are more effective than basic septic tanks, they still require periodic pumping and are not capable of treating wastewater to the same level as advanced treatment systems. Moreover, without regular maintenance, the system can lead to groundwater contamination.</w:t>
      </w:r>
    </w:p>
    <w:p w14:paraId="47B505FF" w14:textId="29F8B842" w:rsidR="006873BF" w:rsidRDefault="006873BF" w:rsidP="00175DF9">
      <w:pPr>
        <w:jc w:val="both"/>
      </w:pPr>
      <w:r>
        <w:t xml:space="preserve">In South Tarawa, upgrading existing septic tanks to a three-compartment system presents several advantages. Many households already use two-compartment septic tanks, though in poor condition. Upgrading to a three-compartment system would improve wastewater treatment by enhancing waste separation, fermentation, and retention time, resulting in more effective pathogen removal. This would help reduce contamination of groundwater.  </w:t>
      </w:r>
      <w:r w:rsidRPr="006873BF">
        <w:t>Furthermore, the population in Kiribati is already familiar with septic tank systems, which would ease the transition to the three-compartment model. Minimal training would be required, leading to quicker adoption and greater community involvement, crucial for the success and sustainability of the project.</w:t>
      </w:r>
    </w:p>
    <w:p w14:paraId="6834BCA2" w14:textId="5A3B885C" w:rsidR="00652D23" w:rsidRPr="00175DF9" w:rsidRDefault="00652D23" w:rsidP="00175DF9">
      <w:pPr>
        <w:jc w:val="both"/>
      </w:pPr>
      <w:r>
        <w:t>Economically, upgrading existing systems is more affordable than building entirely new ones. Since 43% of households already have septic tanks, the cost savings from upgrading would make this approach viable, especially in rural or low-income areas. This would also build on existing infrastructure investments, reducing overall project costs.</w:t>
      </w:r>
    </w:p>
    <w:p w14:paraId="24C65F08" w14:textId="630ADC10" w:rsidR="00175DF9" w:rsidRPr="00175DF9" w:rsidRDefault="000A496B" w:rsidP="00175DF9">
      <w:pPr>
        <w:jc w:val="both"/>
      </w:pPr>
      <w:r>
        <w:t>Hence</w:t>
      </w:r>
      <w:r w:rsidR="00175DF9" w:rsidRPr="00175DF9">
        <w:t>, upgrading to a three-compartment septic tank system in Kiribati offers several benefits, including cost-effectiveness, ease of adoption due to familiarity, and significant improvements in wastewater treatment and disease prevention. This solution provides a practical and sustainable option for improving sanitation in the country.</w:t>
      </w:r>
    </w:p>
    <w:p w14:paraId="72743D95" w14:textId="77777777" w:rsidR="00175DF9" w:rsidRDefault="00175DF9" w:rsidP="00666F46">
      <w:pPr>
        <w:jc w:val="both"/>
      </w:pPr>
    </w:p>
    <w:p w14:paraId="5780C657" w14:textId="7D78ED4F" w:rsidR="00894116" w:rsidRDefault="00894116" w:rsidP="00894116">
      <w:pPr>
        <w:keepNext/>
        <w:jc w:val="center"/>
      </w:pPr>
      <w:r w:rsidRPr="00894116">
        <w:rPr>
          <w:noProof/>
        </w:rPr>
        <w:lastRenderedPageBreak/>
        <w:drawing>
          <wp:inline distT="0" distB="0" distL="0" distR="0" wp14:anchorId="2334DC33" wp14:editId="3DF0449A">
            <wp:extent cx="2838596" cy="24829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8596" cy="2482978"/>
                    </a:xfrm>
                    <a:prstGeom prst="rect">
                      <a:avLst/>
                    </a:prstGeom>
                  </pic:spPr>
                </pic:pic>
              </a:graphicData>
            </a:graphic>
          </wp:inline>
        </w:drawing>
      </w:r>
    </w:p>
    <w:p w14:paraId="7DD7045A" w14:textId="000DB58F" w:rsidR="00E50CC9" w:rsidRDefault="00894116" w:rsidP="00894116">
      <w:pPr>
        <w:pStyle w:val="Caption"/>
        <w:jc w:val="center"/>
      </w:pPr>
      <w:r>
        <w:t xml:space="preserve">Figure </w:t>
      </w:r>
      <w:fldSimple w:instr=" SEQ Figure \* ARABIC ">
        <w:r w:rsidR="006C0525">
          <w:rPr>
            <w:noProof/>
          </w:rPr>
          <w:t>5</w:t>
        </w:r>
      </w:fldSimple>
      <w:r>
        <w:t>. Typical Three-Chamber Septic tank</w:t>
      </w:r>
    </w:p>
    <w:p w14:paraId="65CA641C" w14:textId="63A6BD34" w:rsidR="009A68B7" w:rsidRDefault="009A68B7" w:rsidP="009A68B7">
      <w:pPr>
        <w:pStyle w:val="Heading1"/>
      </w:pPr>
      <w:bookmarkStart w:id="6" w:name="_Toc191002105"/>
      <w:r>
        <w:t>5. Circular Economy and its relevance to Sanitation</w:t>
      </w:r>
      <w:r w:rsidR="00600A64">
        <w:t xml:space="preserve"> Sector</w:t>
      </w:r>
      <w:r>
        <w:t xml:space="preserve"> in Kiribati</w:t>
      </w:r>
      <w:bookmarkEnd w:id="6"/>
      <w:r>
        <w:t xml:space="preserve"> </w:t>
      </w:r>
    </w:p>
    <w:p w14:paraId="2928E1FC" w14:textId="05A10B8D" w:rsidR="000554EF" w:rsidRDefault="00CB3C72" w:rsidP="00126C57">
      <w:pPr>
        <w:jc w:val="both"/>
      </w:pPr>
      <w:r w:rsidRPr="00CB3C72">
        <w:t>The concept of Circular Economy (CE) is increasingly recognized worldwide across various fields, including solid and liquid waste management</w:t>
      </w:r>
      <w:r w:rsidR="003E1028" w:rsidRPr="003E1028">
        <w:t>.</w:t>
      </w:r>
      <w:r w:rsidR="00397C45">
        <w:t xml:space="preserve"> </w:t>
      </w:r>
      <w:r w:rsidRPr="00CB3C72">
        <w:t>In water services, CE principles focus on the efficient production, supply, and use of water, offering o</w:t>
      </w:r>
      <w:bookmarkStart w:id="7" w:name="_GoBack"/>
      <w:bookmarkEnd w:id="7"/>
      <w:r w:rsidRPr="00CB3C72">
        <w:t>pportunities to reduce the consumption of water and energy resources through optimization and demand management</w:t>
      </w:r>
      <w:r w:rsidR="00DC14C1">
        <w:fldChar w:fldCharType="begin"/>
      </w:r>
      <w:r w:rsidR="003E7E21">
        <w:instrText xml:space="preserve"> ADDIN EN.CITE &lt;EndNote&gt;&lt;Cite&gt;&lt;Author&gt;Lehtoranta&lt;/Author&gt;&lt;Year&gt;2022&lt;/Year&gt;&lt;RecNum&gt;152&lt;/RecNum&gt;&lt;DisplayText&gt;&lt;style face="superscript"&gt;[24, 25]&lt;/style&gt;&lt;/DisplayText&gt;&lt;record&gt;&lt;rec-number&gt;152&lt;/rec-number&gt;&lt;foreign-keys&gt;&lt;key app="EN" db-id="22xerp02rsa9rcev0fjxtda4edxdv5xttet5" timestamp="1738858632"&gt;152&lt;/key&gt;&lt;/foreign-keys&gt;&lt;ref-type name="Journal Article"&gt;17&lt;/ref-type&gt;&lt;contributors&gt;&lt;authors&gt;&lt;author&gt;Lehtoranta, Suvi&lt;/author&gt;&lt;author&gt;Laukka, Vuokko&lt;/author&gt;&lt;author&gt;Vidal, Brenda&lt;/author&gt;&lt;author&gt;Heiderscheidt, Elisangela&lt;/author&gt;&lt;author&gt;Postila, Heini&lt;/author&gt;&lt;author&gt;Nilivaara, Ritva&lt;/author&gt;&lt;author&gt;Herrmann, Inga&lt;/author&gt;&lt;/authors&gt;&lt;/contributors&gt;&lt;titles&gt;&lt;title&gt;Circular economy in wastewater management—the potential of source-separating sanitation in rural and peri-urban areas of northern Finland and Sweden&lt;/title&gt;&lt;secondary-title&gt;Frontiers in Environmental Science&lt;/secondary-title&gt;&lt;/titles&gt;&lt;periodical&gt;&lt;full-title&gt;Frontiers in Environmental Science&lt;/full-title&gt;&lt;/periodical&gt;&lt;pages&gt;804718&lt;/pages&gt;&lt;volume&gt;10&lt;/volume&gt;&lt;dates&gt;&lt;year&gt;2022&lt;/year&gt;&lt;/dates&gt;&lt;isbn&gt;2296-665X&lt;/isbn&gt;&lt;urls&gt;&lt;/urls&gt;&lt;/record&gt;&lt;/Cite&gt;&lt;Cite&gt;&lt;Author&gt;Morseletto&lt;/Author&gt;&lt;Year&gt;2022&lt;/Year&gt;&lt;RecNum&gt;180&lt;/RecNum&gt;&lt;record&gt;&lt;rec-number&gt;180&lt;/rec-number&gt;&lt;foreign-keys&gt;&lt;key app="EN" db-id="22xerp02rsa9rcev0fjxtda4edxdv5xttet5" timestamp="1740097288"&gt;180&lt;/key&gt;&lt;/foreign-keys&gt;&lt;ref-type name="Journal Article"&gt;17&lt;/ref-type&gt;&lt;contributors&gt;&lt;authors&gt;&lt;author&gt;Morseletto, Piero&lt;/author&gt;&lt;author&gt;Mooren, Caro Eline&lt;/author&gt;&lt;author&gt;Munaretto, Stefania&lt;/author&gt;&lt;/authors&gt;&lt;/contributors&gt;&lt;titles&gt;&lt;title&gt;Circular economy of water: definition, strategies and challenges&lt;/title&gt;&lt;secondary-title&gt;Circular economy and sustainability&lt;/secondary-title&gt;&lt;/titles&gt;&lt;periodical&gt;&lt;full-title&gt;Circular economy and sustainability&lt;/full-title&gt;&lt;/periodical&gt;&lt;pages&gt;1463-1477&lt;/pages&gt;&lt;volume&gt;2&lt;/volume&gt;&lt;number&gt;4&lt;/number&gt;&lt;dates&gt;&lt;year&gt;2022&lt;/year&gt;&lt;/dates&gt;&lt;isbn&gt;2730-597X&lt;/isbn&gt;&lt;urls&gt;&lt;/urls&gt;&lt;/record&gt;&lt;/Cite&gt;&lt;/EndNote&gt;</w:instrText>
      </w:r>
      <w:r w:rsidR="00DC14C1">
        <w:fldChar w:fldCharType="separate"/>
      </w:r>
      <w:r w:rsidR="003E7E21" w:rsidRPr="003E7E21">
        <w:rPr>
          <w:noProof/>
          <w:vertAlign w:val="superscript"/>
        </w:rPr>
        <w:t>[24, 25]</w:t>
      </w:r>
      <w:r w:rsidR="00DC14C1">
        <w:fldChar w:fldCharType="end"/>
      </w:r>
      <w:r w:rsidR="003E1028" w:rsidRPr="003E1028">
        <w:t xml:space="preserve">. </w:t>
      </w:r>
      <w:r w:rsidRPr="00CB3C72">
        <w:t>In sanitation, the circular economy approach prioritizes the recovery and reuse of water, energy, and nutrients, rather than discharging them into the environment</w:t>
      </w:r>
      <w:r w:rsidR="006D5E33">
        <w:fldChar w:fldCharType="begin"/>
      </w:r>
      <w:r w:rsidR="003E7E21">
        <w:instrText xml:space="preserve"> ADDIN EN.CITE &lt;EndNote&gt;&lt;Cite&gt;&lt;Author&gt;Morseletto&lt;/Author&gt;&lt;Year&gt;2023&lt;/Year&gt;&lt;RecNum&gt;187&lt;/RecNum&gt;&lt;DisplayText&gt;&lt;style face="superscript"&gt;[26, 27]&lt;/style&gt;&lt;/DisplayText&gt;&lt;record&gt;&lt;rec-number&gt;187&lt;/rec-number&gt;&lt;foreign-keys&gt;&lt;key app="EN" db-id="22xerp02rsa9rcev0fjxtda4edxdv5xttet5" timestamp="1740171798"&gt;187&lt;/key&gt;&lt;/foreign-keys&gt;&lt;ref-type name="Journal Article"&gt;17&lt;/ref-type&gt;&lt;contributors&gt;&lt;authors&gt;&lt;author&gt;Morseletto, Piero&lt;/author&gt;&lt;/authors&gt;&lt;/contributors&gt;&lt;titles&gt;&lt;title&gt;Sometimes linear, sometimes circular: States of the economy and transitions to the future&lt;/title&gt;&lt;secondary-title&gt;Journal of Cleaner Production&lt;/secondary-title&gt;&lt;/titles&gt;&lt;periodical&gt;&lt;full-title&gt;Journal of Cleaner Production&lt;/full-title&gt;&lt;/periodical&gt;&lt;pages&gt;136138&lt;/pages&gt;&lt;volume&gt;390&lt;/volume&gt;&lt;dates&gt;&lt;year&gt;2023&lt;/year&gt;&lt;/dates&gt;&lt;isbn&gt;0959-6526&lt;/isbn&gt;&lt;urls&gt;&lt;/urls&gt;&lt;/record&gt;&lt;/Cite&gt;&lt;Cite&gt;&lt;Author&gt;Citaristi&lt;/Author&gt;&lt;Year&gt;2022&lt;/Year&gt;&lt;RecNum&gt;188&lt;/RecNum&gt;&lt;record&gt;&lt;rec-number&gt;188&lt;/rec-number&gt;&lt;foreign-keys&gt;&lt;key app="EN" db-id="22xerp02rsa9rcev0fjxtda4edxdv5xttet5" timestamp="1740171881"&gt;188&lt;/key&gt;&lt;/foreign-keys&gt;&lt;ref-type name="Book Section"&gt;5&lt;/ref-type&gt;&lt;contributors&gt;&lt;authors&gt;&lt;author&gt;Citaristi, Ileana&lt;/author&gt;&lt;/authors&gt;&lt;/contributors&gt;&lt;titles&gt;&lt;title&gt;United nations human settlements programme—UN-habitat&lt;/title&gt;&lt;secondary-title&gt;The Europa Directory of International Organizations 2022&lt;/secondary-title&gt;&lt;/titles&gt;&lt;pages&gt;240-243&lt;/pages&gt;&lt;dates&gt;&lt;year&gt;2022&lt;/year&gt;&lt;/dates&gt;&lt;publisher&gt;Routledge&lt;/publisher&gt;&lt;urls&gt;&lt;/urls&gt;&lt;/record&gt;&lt;/Cite&gt;&lt;/EndNote&gt;</w:instrText>
      </w:r>
      <w:r w:rsidR="006D5E33">
        <w:fldChar w:fldCharType="separate"/>
      </w:r>
      <w:r w:rsidR="003E7E21" w:rsidRPr="003E7E21">
        <w:rPr>
          <w:noProof/>
          <w:vertAlign w:val="superscript"/>
        </w:rPr>
        <w:t>[26, 27]</w:t>
      </w:r>
      <w:r w:rsidR="006D5E33">
        <w:fldChar w:fldCharType="end"/>
      </w:r>
      <w:r w:rsidR="006D5E33">
        <w:t xml:space="preserve">. </w:t>
      </w:r>
      <w:r w:rsidRPr="00CB3C72">
        <w:t>This study adopts the framework presented by Morseletto et al. (2022), which emphasizes three core principles: eliminating waste and pollution, circulating products, and regenerating nature. These principles, first developed by the Ellen MacArthur Foundation, are rooted in years of research in ecological economics and industrial ecology, aiming to create sustainable, closed-loop systems that benefit both society and the environment</w:t>
      </w:r>
      <w:r w:rsidR="00051311">
        <w:fldChar w:fldCharType="begin">
          <w:fldData xml:space="preserve">PEVuZE5vdGU+PENpdGU+PEF1dGhvcj5kZSBSw7ZtcGg8L0F1dGhvcj48WWVhcj4yMDIwPC9ZZWFy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==
</w:fldData>
        </w:fldChar>
      </w:r>
      <w:r w:rsidR="003E7E21">
        <w:instrText xml:space="preserve"> ADDIN EN.CITE </w:instrText>
      </w:r>
      <w:r w:rsidR="003E7E21">
        <w:fldChar w:fldCharType="begin">
          <w:fldData xml:space="preserve">PEVuZE5vdGU+PENpdGU+PEF1dGhvcj5kZSBSw7ZtcGg8L0F1dGhvcj48WWVhcj4yMDIwPC9ZZWFy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==
</w:fldData>
        </w:fldChar>
      </w:r>
      <w:r w:rsidR="003E7E21">
        <w:instrText xml:space="preserve"> ADDIN EN.CITE.DATA </w:instrText>
      </w:r>
      <w:r w:rsidR="003E7E21">
        <w:fldChar w:fldCharType="end"/>
      </w:r>
      <w:r w:rsidR="00051311">
        <w:fldChar w:fldCharType="separate"/>
      </w:r>
      <w:r w:rsidR="003E7E21" w:rsidRPr="003E7E21">
        <w:rPr>
          <w:noProof/>
          <w:vertAlign w:val="superscript"/>
        </w:rPr>
        <w:t>[28-30]</w:t>
      </w:r>
      <w:r w:rsidR="00051311">
        <w:fldChar w:fldCharType="end"/>
      </w:r>
      <w:r w:rsidR="00E518E5" w:rsidRPr="00E518E5">
        <w:t xml:space="preserve">. </w:t>
      </w:r>
    </w:p>
    <w:p w14:paraId="2E5E8F3C" w14:textId="77777777" w:rsidR="00CF754E" w:rsidRPr="00CF754E" w:rsidRDefault="00CF754E" w:rsidP="00CF754E">
      <w:pPr>
        <w:jc w:val="both"/>
      </w:pPr>
      <w:r w:rsidRPr="00CF754E">
        <w:t>Integrating Circular Economy (CE) principles into Kiribati’s sanitation sector offers a transformative opportunity to address both environmental and resource management challenges. A circular economy approach emphasizes the reduction of waste, the recovery of valuable resources, and the sustainable use of water, energy, and nutrients. In the context of sanitation, this approach aims to minimize the environmental impact of wastewater and fecal sludge by treating and reusing these materials rather than discharging them into the environment.</w:t>
      </w:r>
    </w:p>
    <w:p w14:paraId="7CA9AEC2" w14:textId="77777777" w:rsidR="00CF754E" w:rsidRPr="00CF754E" w:rsidRDefault="00CF754E" w:rsidP="00CF754E">
      <w:pPr>
        <w:jc w:val="both"/>
      </w:pPr>
      <w:r w:rsidRPr="00CF754E">
        <w:t>Currently, Kiribati’s sanitation systems are largely based on traditional, linear models where waste is discarded without considering its potential for reuse or recovery. This contributes to significant pollution, particularly in groundwater, and creates long-term environmental and health risks. By transitioning to a circular economy model, Kiribati could reduce waste generation, recover nutrients for agricultural use, and promote water and energy reuse, all while minimizing the burden on the environment and local infrastructure.</w:t>
      </w:r>
    </w:p>
    <w:p w14:paraId="14A25100" w14:textId="77777777" w:rsidR="00CF754E" w:rsidRPr="00CF754E" w:rsidRDefault="00CF754E" w:rsidP="00CF754E">
      <w:pPr>
        <w:jc w:val="both"/>
      </w:pPr>
      <w:r w:rsidRPr="00CF754E">
        <w:t xml:space="preserve">Several sanitation technologies are well-suited for this transition. For example, Ecosan toilets offer a resource recovery approach, where fecal matter is composted and turned into valuable fertilizer for agriculture. Similarly, the Aqua Privy and Three-Chamber Septic Tanks can be adapted to support nutrient </w:t>
      </w:r>
      <w:r w:rsidRPr="00CF754E">
        <w:lastRenderedPageBreak/>
        <w:t>recovery and reduce the environmental footprint of wastewater systems. These systems align with CE principles by closing the loop on waste, promoting sustainability, and reducing reliance on imported resources.</w:t>
      </w:r>
    </w:p>
    <w:p w14:paraId="320A1EAE" w14:textId="0E44C47E" w:rsidR="00CF754E" w:rsidRPr="00CF754E" w:rsidRDefault="00CF754E" w:rsidP="00CF754E">
      <w:pPr>
        <w:jc w:val="both"/>
      </w:pPr>
      <w:r w:rsidRPr="00CF754E">
        <w:t>However, the successful integration of CE practices requires overcoming challenges such as limited financial resources, technological barriers, and a lack of local capacity. To facilitate this transition, there needs to be strong policy support, community engagement, and the development of appropriate regulatory frameworks. Additionally, investments in local capacity building, education, and awareness-raising about the benefits of circular economy practices will be essential to ensure that communities are ready to adopt and maintain these systems.</w:t>
      </w:r>
    </w:p>
    <w:p w14:paraId="3DE66956" w14:textId="77777777" w:rsidR="001315E2" w:rsidRDefault="001315E2" w:rsidP="001315E2">
      <w:pPr>
        <w:pStyle w:val="Heading1"/>
      </w:pPr>
      <w:bookmarkStart w:id="8" w:name="_Toc191002109"/>
      <w:r>
        <w:t>6. Path Toward Circular Economy Integration in Kiribati</w:t>
      </w:r>
      <w:bookmarkEnd w:id="8"/>
      <w:r>
        <w:t xml:space="preserve"> </w:t>
      </w:r>
    </w:p>
    <w:p w14:paraId="7354AD14" w14:textId="2553E7C4" w:rsidR="001858C5" w:rsidRPr="001858C5" w:rsidRDefault="001858C5" w:rsidP="001858C5">
      <w:pPr>
        <w:jc w:val="both"/>
      </w:pPr>
      <w:r w:rsidRPr="001858C5">
        <w:t>The integration of Circular Economy (CE) principles into Kiribati’s sanitation sector presents a transformative opportunity to address the nation’s pressing environmental and health challenges. With its unique geographical and socioeconomic constraints, including high population density, limited land and resources, and vulnerability to climate change, Kiribati’s existing sanitation infrastructure is largely outdated and inefficient. Adopting CE principles—such as waste reduction, resource recovery, and closed-loop systems—will not only provide a sustainable solution to the country’s sanitation issues but also enhance its long-term resilience to environmental challenges. The transition to CE represents an opportunity to rethink wastewater management in a way that minimizes waste, reuses resources, and protects the environment</w:t>
      </w:r>
      <w:r w:rsidR="00D44C98">
        <w:fldChar w:fldCharType="begin"/>
      </w:r>
      <w:r w:rsidR="003E7E21">
        <w:instrText xml:space="preserve"> ADDIN EN.CITE &lt;EndNote&gt;&lt;Cite&gt;&lt;Author&gt;Van Rensburg&lt;/Author&gt;&lt;Year&gt;2018&lt;/Year&gt;&lt;RecNum&gt;194&lt;/RecNum&gt;&lt;DisplayText&gt;&lt;style face="superscript"&gt;[31]&lt;/style&gt;&lt;/DisplayText&gt;&lt;record&gt;&lt;rec-number&gt;194&lt;/rec-number&gt;&lt;foreign-keys&gt;&lt;key app="EN" db-id="22xerp02rsa9rcev0fjxtda4edxdv5xttet5" timestamp="1740339155"&gt;194&lt;/key&gt;&lt;/foreign-keys&gt;&lt;ref-type name="Book Section"&gt;5&lt;/ref-type&gt;&lt;contributors&gt;&lt;authors&gt;&lt;author&gt;Van Rensburg, P&lt;/author&gt;&lt;/authors&gt;&lt;/contributors&gt;&lt;titles&gt;&lt;title&gt;Overcoming global water reuse barriers: the Windhoek experience&lt;/title&gt;&lt;secondary-title&gt;Water Reuse Policies for Potable Use&lt;/secondary-title&gt;&lt;/titles&gt;&lt;pages&gt;123-137&lt;/pages&gt;&lt;dates&gt;&lt;year&gt;2018&lt;/year&gt;&lt;/dates&gt;&lt;publisher&gt;Routledge&lt;/publisher&gt;&lt;urls&gt;&lt;/urls&gt;&lt;/record&gt;&lt;/Cite&gt;&lt;/EndNote&gt;</w:instrText>
      </w:r>
      <w:r w:rsidR="00D44C98">
        <w:fldChar w:fldCharType="separate"/>
      </w:r>
      <w:r w:rsidR="003E7E21" w:rsidRPr="003E7E21">
        <w:rPr>
          <w:noProof/>
          <w:vertAlign w:val="superscript"/>
        </w:rPr>
        <w:t>[31]</w:t>
      </w:r>
      <w:r w:rsidR="00D44C98">
        <w:fldChar w:fldCharType="end"/>
      </w:r>
      <w:r w:rsidRPr="001858C5">
        <w:t>.</w:t>
      </w:r>
    </w:p>
    <w:p w14:paraId="1280DA32" w14:textId="42E2ED01" w:rsidR="001858C5" w:rsidRPr="001858C5" w:rsidRDefault="001858C5" w:rsidP="001858C5">
      <w:pPr>
        <w:jc w:val="both"/>
      </w:pPr>
      <w:r w:rsidRPr="001858C5">
        <w:t>However, despite the growing recognition of CE principles, there are significant policy gaps in Kiribati’s sanitation sector that hinder the effective integration of CE practices. Currently, national policies related to water and sanitation—such as the National Sanitation Policy (2010) and the National Water Resources Policy (2010)—lack comprehensive strategies for resource recovery, waste minimization, and the promotion of sustainable technologies. These policies are often implemented in isolation, without clear coordination between key sectors like public health, environmental protection, and urban planning. Furthermore, there is limited regulatory enforcement in areas such as wastewater treatment, fecal sludge management, and waste-to-resource technologies, which undermines efforts to improve sanitation systems and protect public health</w:t>
      </w:r>
      <w:r w:rsidR="0009093E">
        <w:fldChar w:fldCharType="begin"/>
      </w:r>
      <w:r w:rsidR="0009093E">
        <w:instrText xml:space="preserve"> ADDIN EN.CITE &lt;EndNote&gt;&lt;Cite&gt;&lt;Author&gt;MPWU&lt;/Author&gt;&lt;Year&gt;2008&lt;/Year&gt;&lt;RecNum&gt;1&lt;/RecNum&gt;&lt;DisplayText&gt;&lt;style face="superscript"&gt;[6, 7]&lt;/style&gt;&lt;/DisplayText&gt;&lt;record&gt;&lt;rec-number&gt;1&lt;/rec-number&gt;&lt;foreign-keys&gt;&lt;key app="EN" db-id="22xerp02rsa9rcev0fjxtda4edxdv5xttet5" timestamp="1719061622"&gt;1&lt;/key&gt;&lt;/foreign-keys&gt;&lt;ref-type name="Government Document"&gt;46&lt;/ref-type&gt;&lt;contributors&gt;&lt;authors&gt;&lt;author&gt;MPWU&lt;/author&gt;&lt;/authors&gt;&lt;secondary-authors&gt;&lt;author&gt;Ministry of Public Works and Utilities &lt;/author&gt;&lt;/secondary-authors&gt;&lt;/contributors&gt;&lt;titles&gt;&lt;title&gt;National Water Resources Policy&lt;/title&gt;&lt;tertiary-title&gt;Water for Healthy Communities, Environments and Sustainable Development&lt;/tertiary-title&gt;&lt;/titles&gt;&lt;dates&gt;&lt;year&gt;2008&lt;/year&gt;&lt;/dates&gt;&lt;pub-location&gt;Tarawa, Kiribati &lt;/pub-location&gt;&lt;publisher&gt;GOK&lt;/publisher&gt;&lt;urls&gt;&lt;/urls&gt;&lt;/record&gt;&lt;/Cite&gt;&lt;Cite&gt;&lt;Author&gt;MWPU&lt;/Author&gt;&lt;Year&gt;2009&lt;/Year&gt;&lt;RecNum&gt;114&lt;/RecNum&gt;&lt;record&gt;&lt;rec-number&gt;114&lt;/rec-number&gt;&lt;foreign-keys&gt;&lt;key app="EN" db-id="22xerp02rsa9rcev0fjxtda4edxdv5xttet5" timestamp="1734442970"&gt;114&lt;/key&gt;&lt;/foreign-keys&gt;&lt;ref-type name="Government Document"&gt;46&lt;/ref-type&gt;&lt;contributors&gt;&lt;authors&gt;&lt;author&gt;MWPU &lt;/author&gt;&lt;/authors&gt;&lt;secondary-authors&gt;&lt;author&gt;MPWU&lt;/author&gt;&lt;/secondary-authors&gt;&lt;/contributors&gt;&lt;titles&gt;&lt;title&gt;National Sanitation Policy - Effective Sanitation for Healthy Communities, Environments and Sustainable Development &lt;/title&gt;&lt;tertiary-title&gt;National Sanitation Policy&amp;#xD;Effective Sanitation for&amp;#xD;Healthy Communities, Environments&amp;#xD;and Sustainable Development &lt;/tertiary-title&gt;&lt;/titles&gt;&lt;dates&gt;&lt;year&gt;2009&lt;/year&gt;&lt;/dates&gt;&lt;pub-location&gt;Tarawa - Kiribati &lt;/pub-location&gt;&lt;publisher&gt;MPWU&lt;/publisher&gt;&lt;urls&gt;&lt;/urls&gt;&lt;/record&gt;&lt;/Cite&gt;&lt;/EndNote&gt;</w:instrText>
      </w:r>
      <w:r w:rsidR="0009093E">
        <w:fldChar w:fldCharType="separate"/>
      </w:r>
      <w:r w:rsidR="0009093E" w:rsidRPr="0009093E">
        <w:rPr>
          <w:noProof/>
          <w:vertAlign w:val="superscript"/>
        </w:rPr>
        <w:t>[6, 7]</w:t>
      </w:r>
      <w:r w:rsidR="0009093E">
        <w:fldChar w:fldCharType="end"/>
      </w:r>
      <w:r w:rsidRPr="001858C5">
        <w:t>.</w:t>
      </w:r>
    </w:p>
    <w:p w14:paraId="743F6270" w14:textId="4C134CBF" w:rsidR="001858C5" w:rsidRPr="001858C5" w:rsidRDefault="001858C5" w:rsidP="001858C5">
      <w:pPr>
        <w:jc w:val="both"/>
      </w:pPr>
      <w:r w:rsidRPr="001858C5">
        <w:t>A major barrier to improving sanitation in Kiribati is the high cost of sanitation materials, including both initial installation and ongoing maintenance. This is exacerbated by the nation’s high unemployment rate (20% in 2021), leaving many households unable to afford adequate sanitation systems. The cost of importing materials and services, such as septic tank vacuuming, is further strained by Kiribati’s geographical isolation</w:t>
      </w:r>
      <w:r w:rsidR="00126656">
        <w:t xml:space="preserve">. According MISE, a good standard toilet will cost about $1,000- $2,000 and the </w:t>
      </w:r>
      <w:proofErr w:type="gramStart"/>
      <w:r w:rsidR="00126656">
        <w:t xml:space="preserve">cost  </w:t>
      </w:r>
      <w:r w:rsidRPr="001858C5">
        <w:t>septic</w:t>
      </w:r>
      <w:proofErr w:type="gramEnd"/>
      <w:r w:rsidRPr="001858C5">
        <w:t xml:space="preserve"> tank pump-out services can exceed </w:t>
      </w:r>
      <w:r w:rsidRPr="006362A2">
        <w:t>$1</w:t>
      </w:r>
      <w:r w:rsidR="003E6B97" w:rsidRPr="007821AE">
        <w:t>80</w:t>
      </w:r>
      <w:r w:rsidRPr="006362A2">
        <w:t>,</w:t>
      </w:r>
      <w:r w:rsidRPr="001858C5">
        <w:t xml:space="preserve"> which is unaffordable for many low-income households. As a result, many people continue to rely on rudimentary and unsafe alternatives, such as open defecation or poorly constructed pit latrines, exacerbating public health and environmental risks</w:t>
      </w:r>
      <w:r w:rsidR="005A3C24">
        <w:fldChar w:fldCharType="begin"/>
      </w:r>
      <w:r w:rsidR="004C5726">
        <w:instrText xml:space="preserve"> ADDIN EN.CITE &lt;EndNote&gt;&lt;Cite&gt;&lt;Author&gt;Office&lt;/Author&gt;&lt;Year&gt;2019&lt;/Year&gt;&lt;RecNum&gt;9&lt;/RecNum&gt;&lt;DisplayText&gt;&lt;style face="superscript"&gt;[18]&lt;/style&gt;&lt;/DisplayText&gt;&lt;record&gt;&lt;rec-number&gt;9&lt;/rec-number&gt;&lt;foreign-keys&gt;&lt;key app="EN" db-id="22xerp02rsa9rcev0fjxtda4edxdv5xttet5" timestamp="1723744642"&gt;9&lt;/key&gt;&lt;/foreign-keys&gt;&lt;ref-type name="Government Document"&gt;46&lt;/ref-type&gt;&lt;contributors&gt;&lt;authors&gt;&lt;author&gt;Kiribati National Statistics Office&lt;/author&gt;&lt;/authors&gt;&lt;secondary-authors&gt;&lt;author&gt;National Statistic Office&lt;/author&gt;&lt;/secondary-authors&gt;&lt;/contributors&gt;&lt;titles&gt;&lt;title&gt;Kiribati Social Development Indicator Survey 2018-19, Snapshot of Key Finding&lt;/title&gt;&lt;/titles&gt;&lt;dates&gt;&lt;year&gt;2019&lt;/year&gt;&lt;/dates&gt;&lt;pub-location&gt;South Tarawa, Kiribati&lt;/pub-location&gt;&lt;publisher&gt;National Stastistic Office&lt;/publisher&gt;&lt;urls&gt;&lt;/urls&gt;&lt;/record&gt;&lt;/Cite&gt;&lt;/EndNote&gt;</w:instrText>
      </w:r>
      <w:r w:rsidR="005A3C24">
        <w:fldChar w:fldCharType="separate"/>
      </w:r>
      <w:r w:rsidR="004C5726" w:rsidRPr="004C5726">
        <w:rPr>
          <w:noProof/>
          <w:vertAlign w:val="superscript"/>
        </w:rPr>
        <w:t>[18]</w:t>
      </w:r>
      <w:r w:rsidR="005A3C24">
        <w:fldChar w:fldCharType="end"/>
      </w:r>
      <w:r w:rsidRPr="001858C5">
        <w:t>.</w:t>
      </w:r>
    </w:p>
    <w:p w14:paraId="3EB05E52" w14:textId="7AAC4518" w:rsidR="001858C5" w:rsidRPr="001858C5" w:rsidRDefault="001858C5" w:rsidP="001858C5">
      <w:pPr>
        <w:jc w:val="both"/>
      </w:pPr>
      <w:r w:rsidRPr="001858C5">
        <w:t>To address these financial constraints, Kiribati should prioritize affordable, climate-resilient sanitation technologies. These solutions must be selected based on wastewater quality, life-cycle costs, and operational capacity, ensuring they are both sustainable and suited to the local context</w:t>
      </w:r>
      <w:r w:rsidR="00CF058F">
        <w:fldChar w:fldCharType="begin"/>
      </w:r>
      <w:r w:rsidR="004C5726">
        <w:instrText xml:space="preserve"> ADDIN EN.CITE &lt;EndNote&gt;&lt;Cite&gt;&lt;Author&gt;Crennan&lt;/Author&gt;&lt;Year&gt;2007&lt;/Year&gt;&lt;RecNum&gt;159&lt;/RecNum&gt;&lt;DisplayText&gt;&lt;style face="superscript"&gt;[15]&lt;/style&gt;&lt;/DisplayText&gt;&lt;record&gt;&lt;rec-number&gt;159&lt;/rec-number&gt;&lt;foreign-keys&gt;&lt;key app="EN" db-id="22xerp02rsa9rcev0fjxtda4edxdv5xttet5" timestamp="1739024469"&gt;159&lt;/key&gt;&lt;/foreign-keys&gt;&lt;ref-type name="Journal Article"&gt;17&lt;/ref-type&gt;&lt;contributors&gt;&lt;authors&gt;&lt;author&gt;Crennan, Leonie&lt;/author&gt;&lt;/authors&gt;&lt;/contributors&gt;&lt;titles&gt;&lt;title&gt;Sustainable sanitation manual and construction guidelines for a waterless composting toilet&lt;/title&gt;&lt;secondary-title&gt;IWP-Pacific Technical Report&lt;/secondary-title&gt;&lt;/titles&gt;&lt;periodical&gt;&lt;full-title&gt;IWP-Pacific Technical Report&lt;/full-title&gt;&lt;/periodical&gt;&lt;volume&gt;52&lt;/volume&gt;&lt;dates&gt;&lt;year&gt;2007&lt;/year&gt;&lt;/dates&gt;&lt;urls&gt;&lt;/urls&gt;&lt;/record&gt;&lt;/Cite&gt;&lt;/EndNote&gt;</w:instrText>
      </w:r>
      <w:r w:rsidR="00CF058F">
        <w:fldChar w:fldCharType="separate"/>
      </w:r>
      <w:r w:rsidR="004C5726" w:rsidRPr="004C5726">
        <w:rPr>
          <w:noProof/>
          <w:vertAlign w:val="superscript"/>
        </w:rPr>
        <w:t>[15]</w:t>
      </w:r>
      <w:r w:rsidR="00CF058F">
        <w:fldChar w:fldCharType="end"/>
      </w:r>
      <w:r w:rsidRPr="001858C5">
        <w:t xml:space="preserve">. Technologies such as Ecosan toilets, Aqua Privy, and Three-Chamber Septic Tanks are low-cost, effective alternatives </w:t>
      </w:r>
      <w:r w:rsidRPr="001858C5">
        <w:lastRenderedPageBreak/>
        <w:t>that should be explored further. International donor organizations, NGOs, and development partners can provide critical funding and technical support to help implement these technologies. Additionally, local financial incentives, including subsidies or low-interest loans, should be considered to ease the financial burden on households</w:t>
      </w:r>
      <w:r w:rsidR="00CF058F">
        <w:fldChar w:fldCharType="begin"/>
      </w:r>
      <w:r w:rsidR="003E7E21">
        <w:instrText xml:space="preserve"> ADDIN EN.CITE &lt;EndNote&gt;&lt;Cite&gt;&lt;Author&gt;de Römph&lt;/Author&gt;&lt;Year&gt;2020&lt;/Year&gt;&lt;RecNum&gt;205&lt;/RecNum&gt;&lt;DisplayText&gt;&lt;style face="superscript"&gt;[28]&lt;/style&gt;&lt;/DisplayText&gt;&lt;record&gt;&lt;rec-number&gt;205&lt;/rec-number&gt;&lt;foreign-keys&gt;&lt;key app="EN" db-id="22xerp02rsa9rcev0fjxtda4edxdv5xttet5" timestamp="1740898651"&gt;205&lt;/key&gt;&lt;/foreign-keys&gt;&lt;ref-type name="Journal Article"&gt;17&lt;/ref-type&gt;&lt;contributors&gt;&lt;authors&gt;&lt;author&gt;de Römph, Thomas J&lt;/author&gt;&lt;author&gt;Cramer, Jacqueline M&lt;/author&gt;&lt;/authors&gt;&lt;/contributors&gt;&lt;titles&gt;&lt;title&gt;How to improve the EU legal framework in view of the circular economy&lt;/title&gt;&lt;secondary-title&gt;Journal of Energy &amp;amp; Natural Resources Law&lt;/secondary-title&gt;&lt;/titles&gt;&lt;periodical&gt;&lt;full-title&gt;Journal of Energy &amp;amp; Natural Resources Law&lt;/full-title&gt;&lt;/periodical&gt;&lt;pages&gt;245-260&lt;/pages&gt;&lt;volume&gt;38&lt;/volume&gt;&lt;number&gt;3&lt;/number&gt;&lt;dates&gt;&lt;year&gt;2020&lt;/year&gt;&lt;/dates&gt;&lt;isbn&gt;0264-6811&lt;/isbn&gt;&lt;urls&gt;&lt;/urls&gt;&lt;/record&gt;&lt;/Cite&gt;&lt;/EndNote&gt;</w:instrText>
      </w:r>
      <w:r w:rsidR="00CF058F">
        <w:fldChar w:fldCharType="separate"/>
      </w:r>
      <w:r w:rsidR="003E7E21" w:rsidRPr="003E7E21">
        <w:rPr>
          <w:noProof/>
          <w:vertAlign w:val="superscript"/>
        </w:rPr>
        <w:t>[28]</w:t>
      </w:r>
      <w:r w:rsidR="00CF058F">
        <w:fldChar w:fldCharType="end"/>
      </w:r>
      <w:r w:rsidRPr="001858C5">
        <w:t>.</w:t>
      </w:r>
    </w:p>
    <w:p w14:paraId="0F1F3E8B" w14:textId="77777777" w:rsidR="001858C5" w:rsidRPr="001858C5" w:rsidRDefault="001858C5" w:rsidP="001858C5">
      <w:pPr>
        <w:jc w:val="both"/>
      </w:pPr>
      <w:r w:rsidRPr="001858C5">
        <w:t>Despite these opportunities, there is an urgent need for significant policy reforms to overcome the current gaps. Existing policies do not prioritize or incentivize the recovery and reuse of valuable resources, such as water, energy, and nutrients from wastewater. Without clear incentives, local stakeholders—such as households and businesses—have little motivation to invest in sustainable sanitation solutions. Additionally, the lack of clear regulatory frameworks for charging for water and sanitation services leads to insufficient funding for necessary infrastructure improvements and ongoing maintenance.</w:t>
      </w:r>
    </w:p>
    <w:p w14:paraId="3CAF0A4D" w14:textId="77777777" w:rsidR="001858C5" w:rsidRPr="001858C5" w:rsidRDefault="001858C5" w:rsidP="001858C5">
      <w:pPr>
        <w:jc w:val="both"/>
      </w:pPr>
      <w:r w:rsidRPr="001858C5">
        <w:t>To address these policy gaps, several solutions are proposed:</w:t>
      </w:r>
    </w:p>
    <w:p w14:paraId="222B0178" w14:textId="3895E8CC" w:rsidR="001858C5" w:rsidRPr="001858C5" w:rsidRDefault="001858C5" w:rsidP="00AA04E3">
      <w:pPr>
        <w:numPr>
          <w:ilvl w:val="0"/>
          <w:numId w:val="49"/>
        </w:numPr>
        <w:jc w:val="both"/>
      </w:pPr>
      <w:r w:rsidRPr="001858C5">
        <w:rPr>
          <w:b/>
          <w:bCs/>
        </w:rPr>
        <w:t>Integration of CE Principles</w:t>
      </w:r>
      <w:r w:rsidRPr="001858C5">
        <w:t xml:space="preserve">: </w:t>
      </w:r>
      <w:r w:rsidR="002E50E1">
        <w:t xml:space="preserve">Key </w:t>
      </w:r>
      <w:r w:rsidR="0067358A" w:rsidRPr="0067358A">
        <w:t>National policies, such as the National Water Resources</w:t>
      </w:r>
      <w:r w:rsidR="002E50E1">
        <w:t xml:space="preserve">, </w:t>
      </w:r>
      <w:r w:rsidR="0067358A" w:rsidRPr="0067358A">
        <w:t>National Sanitation Policies,</w:t>
      </w:r>
      <w:r w:rsidR="002E50E1">
        <w:t xml:space="preserve"> and South Tarawa Roadmap 2011-2030</w:t>
      </w:r>
      <w:r w:rsidR="0067358A" w:rsidRPr="0067358A">
        <w:t xml:space="preserve"> can be enhanced by incorporating clear strategies and measurable indicators for</w:t>
      </w:r>
      <w:r w:rsidR="0067358A">
        <w:t xml:space="preserve"> </w:t>
      </w:r>
      <w:r w:rsidR="0067358A" w:rsidRPr="0067358A">
        <w:t xml:space="preserve">CE actions within the sanitation sector. This would require a thorough review of all relevant policies in Kiribati that directly or indirectly impact sanitation. </w:t>
      </w:r>
      <w:r w:rsidR="00DF5AB6" w:rsidRPr="00DF5AB6">
        <w:t xml:space="preserve">This revision should be based on a thorough </w:t>
      </w:r>
      <w:r w:rsidR="00EA0ACD">
        <w:t>policy and legislation gap analysis of Water and Sanitation related</w:t>
      </w:r>
      <w:r w:rsidR="00DF5AB6" w:rsidRPr="00DF5AB6">
        <w:t xml:space="preserve"> policies to identify opportunities for improving the sanitation value chain and ensure coordination between key sectors such as public health, urban planning, and environmental protection</w:t>
      </w:r>
      <w:r w:rsidR="006362A2">
        <w:fldChar w:fldCharType="begin"/>
      </w:r>
      <w:r w:rsidR="006362A2">
        <w:instrText xml:space="preserve"> ADDIN EN.CITE &lt;EndNote&gt;&lt;Cite&gt;&lt;Author&gt;Zhu&lt;/Author&gt;&lt;Year&gt;2019&lt;/Year&gt;&lt;RecNum&gt;218&lt;/RecNum&gt;&lt;DisplayText&gt;&lt;style face="superscript"&gt;[32]&lt;/style&gt;&lt;/DisplayText&gt;&lt;record&gt;&lt;rec-number&gt;218&lt;/rec-number&gt;&lt;foreign-keys&gt;&lt;key app="EN" db-id="22xerp02rsa9rcev0fjxtda4edxdv5xttet5" timestamp="1741264821"&gt;218&lt;/key&gt;&lt;/foreign-keys&gt;&lt;ref-type name="Journal Article"&gt;17&lt;/ref-type&gt;&lt;contributors&gt;&lt;authors&gt;&lt;author&gt;Zhu, Junming&lt;/author&gt;&lt;author&gt;Fan, Chengming&lt;/author&gt;&lt;author&gt;Shi, Haijia&lt;/author&gt;&lt;author&gt;Shi, Lei&lt;/author&gt;&lt;/authors&gt;&lt;/contributors&gt;&lt;titles&gt;&lt;title&gt;Efforts for a circular economy in China: A comprehensive review of policies&lt;/title&gt;&lt;secondary-title&gt;Journal of industrial ecology&lt;/secondary-title&gt;&lt;/titles&gt;&lt;periodical&gt;&lt;full-title&gt;Journal of Industrial Ecology&lt;/full-title&gt;&lt;/periodical&gt;&lt;pages&gt;110-118&lt;/pages&gt;&lt;volume&gt;23&lt;/volume&gt;&lt;number&gt;1&lt;/number&gt;&lt;dates&gt;&lt;year&gt;2019&lt;/year&gt;&lt;/dates&gt;&lt;isbn&gt;1088-1980&lt;/isbn&gt;&lt;urls&gt;&lt;/urls&gt;&lt;/record&gt;&lt;/Cite&gt;&lt;/EndNote&gt;</w:instrText>
      </w:r>
      <w:r w:rsidR="006362A2">
        <w:fldChar w:fldCharType="separate"/>
      </w:r>
      <w:r w:rsidR="006362A2" w:rsidRPr="006362A2">
        <w:rPr>
          <w:noProof/>
          <w:vertAlign w:val="superscript"/>
        </w:rPr>
        <w:t>[32]</w:t>
      </w:r>
      <w:r w:rsidR="006362A2">
        <w:fldChar w:fldCharType="end"/>
      </w:r>
      <w:r w:rsidR="00DF5AB6" w:rsidRPr="00DF5AB6">
        <w:t>​.</w:t>
      </w:r>
      <w:r w:rsidR="002373E6">
        <w:t xml:space="preserve"> The analysis </w:t>
      </w:r>
      <w:r w:rsidR="00F42E55">
        <w:t xml:space="preserve">should focus on identifying specific CE principles that are relevant the context of Kiribati given it unique circumstance as least developed country and consumer country where it </w:t>
      </w:r>
      <w:proofErr w:type="gramStart"/>
      <w:r w:rsidR="00F42E55">
        <w:t>depend</w:t>
      </w:r>
      <w:proofErr w:type="gramEnd"/>
      <w:r w:rsidR="00F42E55">
        <w:t xml:space="preserve"> heavily on important materials and products. </w:t>
      </w:r>
    </w:p>
    <w:p w14:paraId="66E415BC" w14:textId="7033E389" w:rsidR="001858C5" w:rsidRPr="001858C5" w:rsidRDefault="001858C5" w:rsidP="006C0525">
      <w:pPr>
        <w:numPr>
          <w:ilvl w:val="0"/>
          <w:numId w:val="49"/>
        </w:numPr>
        <w:jc w:val="both"/>
      </w:pPr>
      <w:r w:rsidRPr="001858C5">
        <w:rPr>
          <w:b/>
          <w:bCs/>
        </w:rPr>
        <w:t>Incentivizing Sustainable Technologies</w:t>
      </w:r>
      <w:r w:rsidRPr="001858C5">
        <w:t xml:space="preserve">: Establishing financial incentives such as subsidies, tax breaks, or grants would encourage the adoption of sustainable sanitation technologies, like Ecosan toilets and waste-to-energy systems. </w:t>
      </w:r>
      <w:r w:rsidR="00C61C4B">
        <w:t xml:space="preserve">Some simple yet practical tax include the </w:t>
      </w:r>
      <w:r w:rsidR="00834FC4">
        <w:t xml:space="preserve">subsidy </w:t>
      </w:r>
      <w:r w:rsidR="00EF39A6">
        <w:t xml:space="preserve">and imports tariffs for new goods. The latter has already been implemented in Kiribati through the Kiribati Customs Act 2019 through the tariff system.  </w:t>
      </w:r>
      <w:r w:rsidR="00834FC4">
        <w:t xml:space="preserve">Another financial policy or measure include subsidy schemes </w:t>
      </w:r>
      <w:r w:rsidR="003C4C7B">
        <w:t xml:space="preserve">that set subsidies for any purchase of more circular products/services. </w:t>
      </w:r>
      <w:r w:rsidR="008823A9">
        <w:t xml:space="preserve">In sanitation sector, subsidy schemes are employed to promote access to sanitation facilities, improve public health, and address environmental issues which has been applied in some developing countries. </w:t>
      </w:r>
      <w:r w:rsidR="008823A9" w:rsidRPr="008823A9">
        <w:t>For example, India’s Swachh Bharat Mission provides financial subsidies of up to INR 18,000 to rural households, enabling low-income families to build toilets and improve sanitation</w:t>
      </w:r>
      <w:r w:rsidR="00AA04E3">
        <w:fldChar w:fldCharType="begin"/>
      </w:r>
      <w:r w:rsidR="00AA04E3">
        <w:instrText xml:space="preserve"> ADDIN EN.CITE &lt;EndNote&gt;&lt;Cite&gt;&lt;Author&gt;Mohapatra&lt;/Author&gt;&lt;Year&gt;2019&lt;/Year&gt;&lt;RecNum&gt;219&lt;/RecNum&gt;&lt;DisplayText&gt;&lt;style face="superscript"&gt;[33]&lt;/style&gt;&lt;/DisplayText&gt;&lt;record&gt;&lt;rec-number&gt;219&lt;/rec-number&gt;&lt;foreign-keys&gt;&lt;key app="EN" db-id="22xerp02rsa9rcev0fjxtda4edxdv5xttet5" timestamp="1741267506"&gt;219&lt;/key&gt;&lt;/foreign-keys&gt;&lt;ref-type name="Journal Article"&gt;17&lt;/ref-type&gt;&lt;contributors&gt;&lt;authors&gt;&lt;author&gt;Mohapatra, Gadadhara&lt;/author&gt;&lt;/authors&gt;&lt;/contributors&gt;&lt;titles&gt;&lt;title&gt;Projected behavioural change in Swachh Bharat Mission: a public policy perspective&lt;/title&gt;&lt;secondary-title&gt;Indian Journal of Public Administration&lt;/secondary-title&gt;&lt;/titles&gt;&lt;periodical&gt;&lt;full-title&gt;Indian Journal of Public Administration&lt;/full-title&gt;&lt;/periodical&gt;&lt;pages&gt;451-474&lt;/pages&gt;&lt;volume&gt;65&lt;/volume&gt;&lt;number&gt;2&lt;/number&gt;&lt;dates&gt;&lt;year&gt;2019&lt;/year&gt;&lt;/dates&gt;&lt;isbn&gt;0019-5561&lt;/isbn&gt;&lt;urls&gt;&lt;/urls&gt;&lt;/record&gt;&lt;/Cite&gt;&lt;/EndNote&gt;</w:instrText>
      </w:r>
      <w:r w:rsidR="00AA04E3">
        <w:fldChar w:fldCharType="separate"/>
      </w:r>
      <w:r w:rsidR="00AA04E3" w:rsidRPr="00AA04E3">
        <w:rPr>
          <w:noProof/>
          <w:vertAlign w:val="superscript"/>
        </w:rPr>
        <w:t>[33]</w:t>
      </w:r>
      <w:r w:rsidR="00AA04E3">
        <w:fldChar w:fldCharType="end"/>
      </w:r>
      <w:r w:rsidR="008823A9" w:rsidRPr="008823A9">
        <w:t>.</w:t>
      </w:r>
      <w:r w:rsidR="00714778">
        <w:t xml:space="preserve"> </w:t>
      </w:r>
      <w:r w:rsidRPr="001858C5">
        <w:t xml:space="preserve">These incentives </w:t>
      </w:r>
      <w:r w:rsidR="006362A2">
        <w:t>need to be supported by legislatio</w:t>
      </w:r>
      <w:r w:rsidR="00714778">
        <w:t>n to encourage</w:t>
      </w:r>
      <w:r w:rsidRPr="001858C5">
        <w:t xml:space="preserve"> technologies </w:t>
      </w:r>
      <w:r w:rsidR="00714778">
        <w:t xml:space="preserve">that are </w:t>
      </w:r>
      <w:r w:rsidRPr="001858C5">
        <w:t>financially viable</w:t>
      </w:r>
      <w:r w:rsidR="00714778">
        <w:t xml:space="preserve"> and </w:t>
      </w:r>
      <w:r w:rsidRPr="001858C5">
        <w:t>drive the adoption of solutions that benefit both the environment and public health</w:t>
      </w:r>
      <w:r w:rsidR="007B48BB">
        <w:fldChar w:fldCharType="begin"/>
      </w:r>
      <w:r w:rsidR="00AA04E3">
        <w:instrText xml:space="preserve"> ADDIN EN.CITE &lt;EndNote&gt;&lt;Cite&gt;&lt;Author&gt;Crennan&lt;/Author&gt;&lt;Year&gt;2007&lt;/Year&gt;&lt;RecNum&gt;159&lt;/RecNum&gt;&lt;DisplayText&gt;&lt;style face="superscript"&gt;[15, 34]&lt;/style&gt;&lt;/DisplayText&gt;&lt;record&gt;&lt;rec-number&gt;159&lt;/rec-number&gt;&lt;foreign-keys&gt;&lt;key app="EN" db-id="22xerp02rsa9rcev0fjxtda4edxdv5xttet5" timestamp="1739024469"&gt;159&lt;/key&gt;&lt;/foreign-keys&gt;&lt;ref-type name="Journal Article"&gt;17&lt;/ref-type&gt;&lt;contributors&gt;&lt;authors&gt;&lt;author&gt;Crennan, Leonie&lt;/author&gt;&lt;/authors&gt;&lt;/contributors&gt;&lt;titles&gt;&lt;title&gt;Sustainable sanitation manual and construction guidelines for a waterless composting toilet&lt;/title&gt;&lt;secondary-title&gt;IWP-Pacific Technical Report&lt;/secondary-title&gt;&lt;/titles&gt;&lt;periodical&gt;&lt;full-title&gt;IWP-Pacific Technical Report&lt;/full-title&gt;&lt;/periodical&gt;&lt;volume&gt;52&lt;/volume&gt;&lt;dates&gt;&lt;year&gt;2007&lt;/year&gt;&lt;/dates&gt;&lt;urls&gt;&lt;/urls&gt;&lt;/record&gt;&lt;/Cite&gt;&lt;Cite&gt;&lt;Author&gt;Kirchherr&lt;/Author&gt;&lt;Year&gt;2018&lt;/Year&gt;&lt;RecNum&gt;209&lt;/RecNum&gt;&lt;record&gt;&lt;rec-number&gt;209&lt;/rec-number&gt;&lt;foreign-keys&gt;&lt;key app="EN" db-id="22xerp02rsa9rcev0fjxtda4edxdv5xttet5" timestamp="1740899110"&gt;209&lt;/key&gt;&lt;/foreign-keys&gt;&lt;ref-type name="Journal Article"&gt;17&lt;/ref-type&gt;&lt;contributors&gt;&lt;authors&gt;&lt;author&gt;Kirchherr, Julian&lt;/author&gt;&lt;author&gt;Piscicelli, Laura&lt;/author&gt;&lt;author&gt;Bour, Ruben&lt;/author&gt;&lt;author&gt;Kostense-Smit, Erica&lt;/author&gt;&lt;author&gt;Muller, Jennifer&lt;/author&gt;&lt;author&gt;Huibrechtse-Truijens, Anne&lt;/author&gt;&lt;author&gt;Hekkert, Marko&lt;/author&gt;&lt;/authors&gt;&lt;/contributors&gt;&lt;titles&gt;&lt;title&gt;Barriers to the circular economy: Evidence from the European Union (EU)&lt;/title&gt;&lt;secondary-title&gt;Ecological economics&lt;/secondary-title&gt;&lt;/titles&gt;&lt;periodical&gt;&lt;full-title&gt;Ecological economics&lt;/full-title&gt;&lt;/periodical&gt;&lt;pages&gt;264-272&lt;/pages&gt;&lt;volume&gt;150&lt;/volume&gt;&lt;dates&gt;&lt;year&gt;2018&lt;/year&gt;&lt;/dates&gt;&lt;isbn&gt;0921-8009&lt;/isbn&gt;&lt;urls&gt;&lt;/urls&gt;&lt;/record&gt;&lt;/Cite&gt;&lt;/EndNote&gt;</w:instrText>
      </w:r>
      <w:r w:rsidR="007B48BB">
        <w:fldChar w:fldCharType="separate"/>
      </w:r>
      <w:r w:rsidR="00AA04E3" w:rsidRPr="006C0525">
        <w:rPr>
          <w:noProof/>
          <w:vertAlign w:val="superscript"/>
        </w:rPr>
        <w:t>[15, 34]</w:t>
      </w:r>
      <w:r w:rsidR="007B48BB">
        <w:fldChar w:fldCharType="end"/>
      </w:r>
      <w:r w:rsidRPr="001858C5">
        <w:t>.</w:t>
      </w:r>
      <w:r w:rsidR="00017B3E">
        <w:t xml:space="preserve"> </w:t>
      </w:r>
      <w:r w:rsidR="00753F82" w:rsidRPr="00753F82">
        <w:t xml:space="preserve">Another policy measure that is applicable for Kiribati to streamline CE principles is the "Preferred Treatment in Administrative Processes." Kiribati’s Environmental Impact Assessment (EIA) process, supported by the Environment Act 2021, already has defined timeframes for processing </w:t>
      </w:r>
      <w:r w:rsidR="00A85C53">
        <w:t xml:space="preserve">EIA </w:t>
      </w:r>
      <w:r w:rsidR="00753F82" w:rsidRPr="00753F82">
        <w:t xml:space="preserve">reports </w:t>
      </w:r>
      <w:r w:rsidR="00A85C53">
        <w:t>that are categories as</w:t>
      </w:r>
      <w:r w:rsidR="00753F82" w:rsidRPr="00753F82">
        <w:t xml:space="preserve"> Environmental Significant Activities</w:t>
      </w:r>
      <w:r w:rsidR="00A85C53">
        <w:t xml:space="preserve"> under the Act</w:t>
      </w:r>
      <w:r w:rsidR="00753F82" w:rsidRPr="00753F82">
        <w:t>. Incorporating this policy could help expedite decision-making, reduce delays, and improve overall efficiency, while ensuring that environmental considerations are thoroughly addressed. This approach, previously applied to government projects, could be enhanced by establishing clear guidelines to prioritize projects that align with CE goals, such as green infrastructure and renewable energy.</w:t>
      </w:r>
    </w:p>
    <w:p w14:paraId="22642913" w14:textId="7335062E" w:rsidR="006860FC" w:rsidRDefault="001858C5" w:rsidP="00DF6569">
      <w:pPr>
        <w:numPr>
          <w:ilvl w:val="0"/>
          <w:numId w:val="49"/>
        </w:numPr>
        <w:jc w:val="both"/>
      </w:pPr>
      <w:r w:rsidRPr="006860FC">
        <w:rPr>
          <w:b/>
          <w:bCs/>
        </w:rPr>
        <w:lastRenderedPageBreak/>
        <w:t>Enhanced Coordination Across Sectors</w:t>
      </w:r>
      <w:r w:rsidRPr="001858C5">
        <w:t>: Strengthening coordination between water, sanitation, health, and environmental policies is essential for a holistic approach to sanitation. This could be achieved by creating inter-ministerial committees or task forces dedicated to implementing integrated, cross-sectoral strategies for sanitation and resource management. Ensuring that these sectors work together will foster more effective governance and facilitate the integration of CE practices across the nation</w:t>
      </w:r>
      <w:r w:rsidR="007B48BB">
        <w:fldChar w:fldCharType="begin"/>
      </w:r>
      <w:r w:rsidR="007B48BB">
        <w:instrText xml:space="preserve"> ADDIN EN.CITE &lt;EndNote&gt;&lt;Cite&gt;&lt;Author&gt;MWPU&lt;/Author&gt;&lt;Year&gt;2009&lt;/Year&gt;&lt;RecNum&gt;114&lt;/RecNum&gt;&lt;DisplayText&gt;&lt;style face="superscript"&gt;[6]&lt;/style&gt;&lt;/DisplayText&gt;&lt;record&gt;&lt;rec-number&gt;114&lt;/rec-number&gt;&lt;foreign-keys&gt;&lt;key app="EN" db-id="22xerp02rsa9rcev0fjxtda4edxdv5xttet5" timestamp="1734442970"&gt;114&lt;/key&gt;&lt;/foreign-keys&gt;&lt;ref-type name="Government Document"&gt;46&lt;/ref-type&gt;&lt;contributors&gt;&lt;authors&gt;&lt;author&gt;MWPU &lt;/author&gt;&lt;/authors&gt;&lt;secondary-authors&gt;&lt;author&gt;MPWU&lt;/author&gt;&lt;/secondary-authors&gt;&lt;/contributors&gt;&lt;titles&gt;&lt;title&gt;National Sanitation Policy - Effective Sanitation for Healthy Communities, Environments and Sustainable Development &lt;/title&gt;&lt;tertiary-title&gt;National Sanitation Policy&amp;#xD;Effective Sanitation for&amp;#xD;Healthy Communities, Environments&amp;#xD;and Sustainable Development &lt;/tertiary-title&gt;&lt;/titles&gt;&lt;dates&gt;&lt;year&gt;2009&lt;/year&gt;&lt;/dates&gt;&lt;pub-location&gt;Tarawa - Kiribati &lt;/pub-location&gt;&lt;publisher&gt;MPWU&lt;/publisher&gt;&lt;urls&gt;&lt;/urls&gt;&lt;/record&gt;&lt;/Cite&gt;&lt;/EndNote&gt;</w:instrText>
      </w:r>
      <w:r w:rsidR="007B48BB">
        <w:fldChar w:fldCharType="separate"/>
      </w:r>
      <w:r w:rsidR="007B48BB" w:rsidRPr="006860FC">
        <w:rPr>
          <w:noProof/>
          <w:vertAlign w:val="superscript"/>
        </w:rPr>
        <w:t>[6]</w:t>
      </w:r>
      <w:r w:rsidR="007B48BB">
        <w:fldChar w:fldCharType="end"/>
      </w:r>
      <w:r w:rsidRPr="001858C5">
        <w:t>.</w:t>
      </w:r>
      <w:r w:rsidR="00DE5F07">
        <w:t xml:space="preserve"> </w:t>
      </w:r>
      <w:r w:rsidR="006860FC" w:rsidRPr="006860FC">
        <w:t>Rather than creating a new committee, Kiribati already has the National Water and Sanitation Steering Committee, composed of senior decision-makers from key ministries. This existing committee is well-positioned to lead the integration of CE principles into national water and sanitation projects.</w:t>
      </w:r>
      <w:r w:rsidR="00A648D4">
        <w:t xml:space="preserve"> The same committee is also recommended under the Kiribati Integrated Environment Policy (2021 </w:t>
      </w:r>
      <w:r w:rsidR="008602B6">
        <w:t>–</w:t>
      </w:r>
      <w:r w:rsidR="00A648D4">
        <w:t xml:space="preserve"> 2036</w:t>
      </w:r>
      <w:r w:rsidR="008602B6">
        <w:t xml:space="preserve">) to oversee the implementation of proposed national CE strategy that will aim to identify all possible opportunities to reduce production of pollution and waste in all sectors of the economy and to embrace the principles and targets of responsible consumption and production, and support a return to the use of traditional, and natural materials. </w:t>
      </w:r>
      <w:proofErr w:type="gramStart"/>
      <w:r w:rsidR="00C56D96">
        <w:t>Therefore</w:t>
      </w:r>
      <w:proofErr w:type="gramEnd"/>
      <w:r w:rsidR="00C56D96">
        <w:t xml:space="preserve"> to ensure there is no duplication of roles between the two committees, it is essential that government define the scope of </w:t>
      </w:r>
      <w:r w:rsidR="00824D0C">
        <w:t>their</w:t>
      </w:r>
      <w:r w:rsidR="00C56D96">
        <w:t xml:space="preserve"> responsibilities. </w:t>
      </w:r>
    </w:p>
    <w:p w14:paraId="68B4ACE6" w14:textId="20F76A7F" w:rsidR="001858C5" w:rsidRPr="00802FA0" w:rsidRDefault="001858C5" w:rsidP="00DF6569">
      <w:pPr>
        <w:numPr>
          <w:ilvl w:val="0"/>
          <w:numId w:val="49"/>
        </w:numPr>
        <w:jc w:val="both"/>
      </w:pPr>
      <w:r w:rsidRPr="006860FC">
        <w:rPr>
          <w:b/>
          <w:bCs/>
        </w:rPr>
        <w:t>Regulatory Frameworks for Wastewater and Sludge Management</w:t>
      </w:r>
      <w:r w:rsidRPr="00802FA0">
        <w:t>: Policies should be updated to provide clear guidelines and regulations for wastewater treatment and fecal sludge management. The enforcement of these regulations would ensure that sanitation systems are maintained properly and that waste is handled in a way that reduces environmental and public health risks. Developing a regulatory framework for waste-to-resource technologies is essential to mitigate the risks associated with poorly managed waste and encourage resource recovery</w:t>
      </w:r>
      <w:r w:rsidR="00B9059F">
        <w:fldChar w:fldCharType="begin"/>
      </w:r>
      <w:r w:rsidR="00AA04E3">
        <w:instrText xml:space="preserve"> ADDIN EN.CITE &lt;EndNote&gt;&lt;Cite&gt;&lt;Author&gt;Puri&lt;/Author&gt;&lt;Year&gt;2023&lt;/Year&gt;&lt;RecNum&gt;132&lt;/RecNum&gt;&lt;DisplayText&gt;&lt;style face="superscript"&gt;[35, 36]&lt;/style&gt;&lt;/DisplayText&gt;&lt;record&gt;&lt;rec-number&gt;132&lt;/rec-number&gt;&lt;foreign-keys&gt;&lt;key app="EN" db-id="22xerp02rsa9rcev0fjxtda4edxdv5xttet5" timestamp="1738243793"&gt;132&lt;/key&gt;&lt;/foreign-keys&gt;&lt;ref-type name="Journal Article"&gt;17&lt;/ref-type&gt;&lt;contributors&gt;&lt;authors&gt;&lt;author&gt;Puri, Mehak&lt;/author&gt;&lt;author&gt;Gandhi, Kavita&lt;/author&gt;&lt;author&gt;Kumar, M Suresh&lt;/author&gt;&lt;/authors&gt;&lt;/contributors&gt;&lt;titles&gt;&lt;title&gt;Emerging environmental contaminants: A global perspective on policies and regulations&lt;/title&gt;&lt;secondary-title&gt;Journal of Environmental Management&lt;/secondary-title&gt;&lt;/titles&gt;&lt;periodical&gt;&lt;full-title&gt;Journal of environmental management&lt;/full-title&gt;&lt;/periodical&gt;&lt;pages&gt;117344&lt;/pages&gt;&lt;volume&gt;332&lt;/volume&gt;&lt;dates&gt;&lt;year&gt;2023&lt;/year&gt;&lt;/dates&gt;&lt;isbn&gt;0301-4797&lt;/isbn&gt;&lt;urls&gt;&lt;/urls&gt;&lt;/record&gt;&lt;/Cite&gt;&lt;Cite&gt;&lt;Author&gt;Wiesmeth&lt;/Author&gt;&lt;Year&gt;2021&lt;/Year&gt;&lt;RecNum&gt;210&lt;/RecNum&gt;&lt;record&gt;&lt;rec-number&gt;210&lt;/rec-number&gt;&lt;foreign-keys&gt;&lt;key app="EN" db-id="22xerp02rsa9rcev0fjxtda4edxdv5xttet5" timestamp="1740899377"&gt;210&lt;/key&gt;&lt;/foreign-keys&gt;&lt;ref-type name="Journal Article"&gt;17&lt;/ref-type&gt;&lt;contributors&gt;&lt;authors&gt;&lt;author&gt;Wiesmeth, H&lt;/author&gt;&lt;/authors&gt;&lt;/contributors&gt;&lt;titles&gt;&lt;title&gt;Environmental regulations with a view on the circular economy–ScienceDirect&lt;/title&gt;&lt;secondary-title&gt;Implementing the Circular Economy for Sustainable Development&lt;/secondary-title&gt;&lt;/titles&gt;&lt;periodical&gt;&lt;full-title&gt;Implementing the Circular Economy for Sustainable Development&lt;/full-title&gt;&lt;/periodical&gt;&lt;pages&gt;49-62&lt;/pages&gt;&lt;dates&gt;&lt;year&gt;2021&lt;/year&gt;&lt;/dates&gt;&lt;urls&gt;&lt;/urls&gt;&lt;/record&gt;&lt;/Cite&gt;&lt;/EndNote&gt;</w:instrText>
      </w:r>
      <w:r w:rsidR="00B9059F">
        <w:fldChar w:fldCharType="separate"/>
      </w:r>
      <w:r w:rsidR="00AA04E3" w:rsidRPr="006860FC">
        <w:rPr>
          <w:noProof/>
          <w:vertAlign w:val="superscript"/>
        </w:rPr>
        <w:t>[35, 36]</w:t>
      </w:r>
      <w:r w:rsidR="00B9059F">
        <w:fldChar w:fldCharType="end"/>
      </w:r>
      <w:r w:rsidRPr="00802FA0">
        <w:t>.</w:t>
      </w:r>
      <w:r w:rsidR="00EC0C73">
        <w:t xml:space="preserve"> </w:t>
      </w:r>
      <w:r w:rsidR="00127EC1" w:rsidRPr="00127EC1">
        <w:t>While the current National Building Code of Kiribati and Building Act 2006 regulate the construction of buildings, including septic tanks for fecal waste management, enforcement remains inadequate. To address this, new regulations are needed to set standards for the design, construction quality, and maintenance of onsite sanitation systems that align with circular economy principles.</w:t>
      </w:r>
    </w:p>
    <w:p w14:paraId="0D7EC007" w14:textId="1D432140" w:rsidR="00A3333D" w:rsidRDefault="001858C5" w:rsidP="007821AE">
      <w:pPr>
        <w:numPr>
          <w:ilvl w:val="0"/>
          <w:numId w:val="49"/>
        </w:numPr>
        <w:jc w:val="both"/>
      </w:pPr>
      <w:r w:rsidRPr="00A3333D">
        <w:rPr>
          <w:b/>
          <w:bCs/>
        </w:rPr>
        <w:t>Public Awareness and Education</w:t>
      </w:r>
      <w:r w:rsidRPr="001858C5">
        <w:t>: Implementing national campaigns to raise awareness about the benefits of CE practices and the importance of sustainable sanitation technologies would help build public support for these solutions</w:t>
      </w:r>
      <w:r w:rsidR="007B1330">
        <w:fldChar w:fldCharType="begin"/>
      </w:r>
      <w:r w:rsidR="00AA04E3">
        <w:instrText xml:space="preserve"> ADDIN EN.CITE &lt;EndNote&gt;&lt;Cite&gt;&lt;Author&gt;Frantzeskaki&lt;/Author&gt;&lt;Year&gt;2012&lt;/Year&gt;&lt;RecNum&gt;198&lt;/RecNum&gt;&lt;DisplayText&gt;&lt;style face="superscript"&gt;[37]&lt;/style&gt;&lt;/DisplayText&gt;&lt;record&gt;&lt;rec-number&gt;198&lt;/rec-number&gt;&lt;foreign-keys&gt;&lt;key app="EN" db-id="22xerp02rsa9rcev0fjxtda4edxdv5xttet5" timestamp="1740341228"&gt;198&lt;/key&gt;&lt;/foreign-keys&gt;&lt;ref-type name="Journal Article"&gt;17&lt;/ref-type&gt;&lt;contributors&gt;&lt;authors&gt;&lt;author&gt;Frantzeskaki, Niki&lt;/author&gt;&lt;author&gt;Loorbach, Derk&lt;/author&gt;&lt;author&gt;Meadowcroft, James&lt;/author&gt;&lt;/authors&gt;&lt;/contributors&gt;&lt;titles&gt;&lt;title&gt;Governing societal transitions to sustainability&lt;/title&gt;&lt;secondary-title&gt;International journal of sustainable development&lt;/secondary-title&gt;&lt;/titles&gt;&lt;periodical&gt;&lt;full-title&gt;International journal of sustainable development&lt;/full-title&gt;&lt;/periodical&gt;&lt;pages&gt;19-36&lt;/pages&gt;&lt;volume&gt;15&lt;/volume&gt;&lt;number&gt;1-2&lt;/number&gt;&lt;dates&gt;&lt;year&gt;2012&lt;/year&gt;&lt;/dates&gt;&lt;isbn&gt;0960-1406&lt;/isbn&gt;&lt;urls&gt;&lt;/urls&gt;&lt;/record&gt;&lt;/Cite&gt;&lt;/EndNote&gt;</w:instrText>
      </w:r>
      <w:r w:rsidR="007B1330">
        <w:fldChar w:fldCharType="separate"/>
      </w:r>
      <w:r w:rsidR="00AA04E3" w:rsidRPr="00A3333D">
        <w:rPr>
          <w:noProof/>
          <w:vertAlign w:val="superscript"/>
        </w:rPr>
        <w:t>[37]</w:t>
      </w:r>
      <w:r w:rsidR="007B1330">
        <w:fldChar w:fldCharType="end"/>
      </w:r>
      <w:r w:rsidRPr="001858C5">
        <w:t>. Additionally, providing technical training for local authorities, businesses, and communities on CE-related practices would enhance the capacity to implement these solutions effectively. Educating the public about the potential economic, environmental, and health benefits of adopting CE practices will be crucial in fostering widespread adoption.</w:t>
      </w:r>
      <w:r w:rsidR="004F3CA2">
        <w:t xml:space="preserve"> </w:t>
      </w:r>
      <w:r w:rsidR="00A3333D" w:rsidRPr="00A3333D">
        <w:t>A major reason for resistance to new innovative technologies is their departure from traditional linear economy models, which people are more familiar with. Without a clear understanding of the advantages—such as waste reduction, resource efficiency, and long-term sustainability—individuals may fail to recognize the value of embracing these new practices. This lack of understanding or knowledge often leads to misconceptions, which can result in hesitancy or outright resistance to adopting CE innovations. Effective education and communication are key to overcoming these barriers and fostering greater acceptance of sustainable solutions.</w:t>
      </w:r>
      <w:r w:rsidR="003218E5">
        <w:t xml:space="preserve"> In Kiribati, </w:t>
      </w:r>
      <w:r w:rsidR="00331B6A">
        <w:t>w</w:t>
      </w:r>
      <w:r w:rsidR="003218E5" w:rsidRPr="003218E5">
        <w:t xml:space="preserve">omen often bear the responsibility for household cleanliness and water-related tasks, so their involvement in sanitation training is crucial to fostering effective behavior change and ensuring that the systems are maintained properly </w:t>
      </w:r>
      <w:r w:rsidR="003218E5">
        <w:t>in</w:t>
      </w:r>
      <w:r w:rsidR="003218E5" w:rsidRPr="003218E5">
        <w:t>fluence on Household Decisions</w:t>
      </w:r>
      <w:r w:rsidR="00E53EB2">
        <w:t xml:space="preserve">. </w:t>
      </w:r>
      <w:r w:rsidR="00C65BEC">
        <w:t>Moreover, w</w:t>
      </w:r>
      <w:r w:rsidR="00331B6A" w:rsidRPr="00331B6A">
        <w:t xml:space="preserve">omen typically manage the household budget, making their awareness of sanitation costs and options </w:t>
      </w:r>
      <w:r w:rsidR="00331B6A" w:rsidRPr="00331B6A">
        <w:lastRenderedPageBreak/>
        <w:t xml:space="preserve">vital. Educating them about affordable and sustainable solutions ensures that sanitation choices align with the family's financial </w:t>
      </w:r>
      <w:proofErr w:type="gramStart"/>
      <w:r w:rsidR="00331B6A" w:rsidRPr="00331B6A">
        <w:t>capacity .</w:t>
      </w:r>
      <w:proofErr w:type="gramEnd"/>
    </w:p>
    <w:p w14:paraId="73A9EDFE" w14:textId="09D362B7" w:rsidR="001858C5" w:rsidRPr="001858C5" w:rsidRDefault="001858C5" w:rsidP="007821AE">
      <w:pPr>
        <w:ind w:left="360"/>
        <w:jc w:val="both"/>
      </w:pPr>
      <w:r w:rsidRPr="001858C5">
        <w:t>The path forward for Kiribati’s transition to a Circular Economy in sanitation is complex and multi-faceted. It requires a combination of policy reform, financial support, technological adaptation, and public education. By creating clear regulatory frameworks, investing in local capacity building, and promoting community engagement, Kiribati can overcome the challenges currently hindering the integration of CE principles into its sanitation sector. This transition will not only improve public health and environmental sustainability but also enhance the country's resilience to climate change and other long-term challenges</w:t>
      </w:r>
      <w:r w:rsidR="004E7922">
        <w:fldChar w:fldCharType="begin"/>
      </w:r>
      <w:r w:rsidR="003E7E21">
        <w:instrText xml:space="preserve"> ADDIN EN.CITE &lt;EndNote&gt;&lt;Cite&gt;&lt;Author&gt;de Römph&lt;/Author&gt;&lt;Year&gt;2020&lt;/Year&gt;&lt;RecNum&gt;204&lt;/RecNum&gt;&lt;DisplayText&gt;&lt;style face="superscript"&gt;[28]&lt;/style&gt;&lt;/DisplayText&gt;&lt;record&gt;&lt;rec-number&gt;204&lt;/rec-number&gt;&lt;foreign-keys&gt;&lt;key app="EN" db-id="22xerp02rsa9rcev0fjxtda4edxdv5xttet5" timestamp="1740898640"&gt;204&lt;/key&gt;&lt;/foreign-keys&gt;&lt;ref-type name="Journal Article"&gt;17&lt;/ref-type&gt;&lt;contributors&gt;&lt;authors&gt;&lt;author&gt;de Römph, Thomas J&lt;/author&gt;&lt;author&gt;Cramer, Jacqueline M&lt;/author&gt;&lt;/authors&gt;&lt;/contributors&gt;&lt;titles&gt;&lt;title&gt;How to improve the EU legal framework in view of the circular economy&lt;/title&gt;&lt;secondary-title&gt;Journal of Energy &amp;amp; Natural Resources Law&lt;/secondary-title&gt;&lt;/titles&gt;&lt;periodical&gt;&lt;full-title&gt;Journal of Energy &amp;amp; Natural Resources Law&lt;/full-title&gt;&lt;/periodical&gt;&lt;pages&gt;245-260&lt;/pages&gt;&lt;volume&gt;38&lt;/volume&gt;&lt;number&gt;3&lt;/number&gt;&lt;dates&gt;&lt;year&gt;2020&lt;/year&gt;&lt;/dates&gt;&lt;isbn&gt;0264-6811&lt;/isbn&gt;&lt;urls&gt;&lt;/urls&gt;&lt;/record&gt;&lt;/Cite&gt;&lt;/EndNote&gt;</w:instrText>
      </w:r>
      <w:r w:rsidR="004E7922">
        <w:fldChar w:fldCharType="separate"/>
      </w:r>
      <w:r w:rsidR="003E7E21" w:rsidRPr="00A3333D">
        <w:rPr>
          <w:noProof/>
          <w:vertAlign w:val="superscript"/>
        </w:rPr>
        <w:t>[28]</w:t>
      </w:r>
      <w:r w:rsidR="004E7922">
        <w:fldChar w:fldCharType="end"/>
      </w:r>
      <w:r w:rsidRPr="001858C5">
        <w:t>.</w:t>
      </w:r>
    </w:p>
    <w:p w14:paraId="4D6E401B" w14:textId="5D272B2F" w:rsidR="001F3EC0" w:rsidRDefault="001C1876" w:rsidP="000C4A62">
      <w:pPr>
        <w:pStyle w:val="Heading1"/>
      </w:pPr>
      <w:r>
        <w:t xml:space="preserve">8. Conclusion </w:t>
      </w:r>
    </w:p>
    <w:p w14:paraId="75824D03" w14:textId="4AA0C6F3" w:rsidR="004B0DF5" w:rsidRPr="004B0DF5" w:rsidRDefault="004B0DF5" w:rsidP="004B0DF5">
      <w:pPr>
        <w:jc w:val="both"/>
      </w:pPr>
      <w:r w:rsidRPr="004B0DF5">
        <w:t>The integration of CE practices into Kiribati's sanitation sector offers a transformative solution to the country's pressing sanitation challenges. Given Kiribati’s geographical isolation, high population density, and limited natural resources, traditional centralized sanitation systems are not feasible, particularly in urban areas like South Tarawa. Many households currently rely on inadequate sanitation systems, such as pit latrines and septic tanks, which contribute to environmental contamination and public health risks.</w:t>
      </w:r>
    </w:p>
    <w:p w14:paraId="57A46606" w14:textId="1D3DC74E" w:rsidR="004B0DF5" w:rsidRDefault="004B0DF5" w:rsidP="004B0DF5">
      <w:pPr>
        <w:jc w:val="both"/>
      </w:pPr>
      <w:r w:rsidRPr="004B0DF5">
        <w:t>By embracing CE practices such as waste minimization, resource recovery, and water reuse, Kiribati can move toward a more sustainable and resilient sanitation system. Technologies like Ecosan toilets, Aqua Privy, and Three-Chamber Septic Tanks offer promising alternatives to the current systems, each with its advantages in terms of affordability, resource recovery, and environmental protection. However, the successful adoption of these technologies will require overcoming barriers related to financial resources, technological capacity, and public acceptance.</w:t>
      </w:r>
      <w:r w:rsidR="0078313F">
        <w:t xml:space="preserve"> </w:t>
      </w:r>
      <w:r w:rsidRPr="004B0DF5">
        <w:t>To facilitate this transition, it is crucial for Kiribati to address policy gaps, implement appropriate regulatory frameworks, and provide incentives for the adoption of sustainable technologies. Strong governance, community engagement, and capacity building will be key to ensuring the long-term success of CE practices in sanitation.</w:t>
      </w:r>
      <w:r w:rsidR="0078313F">
        <w:t xml:space="preserve"> </w:t>
      </w:r>
      <w:r w:rsidR="0078313F" w:rsidRPr="0078313F">
        <w:t>Circular Economy approach will not only improve sanitation infrastructure but also contribute to Kiribati’s broader goals of environmental sustainability and public health. With the right policy support, technological innovation, and community involvement, Kiribati can create a sanitation system that is both effective and sustainable for future generations.</w:t>
      </w:r>
    </w:p>
    <w:p w14:paraId="6613ACA3" w14:textId="1BD2D6FD" w:rsidR="00F701C8" w:rsidRDefault="00F701C8" w:rsidP="004B0DF5">
      <w:pPr>
        <w:jc w:val="both"/>
      </w:pPr>
    </w:p>
    <w:p w14:paraId="2FB722BF" w14:textId="77777777" w:rsidR="00F701C8" w:rsidRPr="00F701C8" w:rsidRDefault="00F701C8" w:rsidP="00F701C8">
      <w:pPr>
        <w:jc w:val="both"/>
        <w:rPr>
          <w:b/>
        </w:rPr>
      </w:pPr>
      <w:r w:rsidRPr="00F701C8">
        <w:rPr>
          <w:b/>
        </w:rPr>
        <w:t xml:space="preserve">7. Future Research Directions </w:t>
      </w:r>
    </w:p>
    <w:p w14:paraId="028E5F5C" w14:textId="1FBCB7CE" w:rsidR="00F701C8" w:rsidRPr="004B0DF5" w:rsidRDefault="00F701C8" w:rsidP="00F701C8">
      <w:pPr>
        <w:jc w:val="both"/>
      </w:pPr>
      <w:r>
        <w:t xml:space="preserve">While progress has been made in understanding onsite sanitation in Kiribati, several research gaps remain in fully integrating CE principles for sustainable infrastructure. Existing studies on systems like pit latrines and septic tanks lack comprehensive data on effectiveness, maintenance, and long-term sustainability. Research is needed to assess performance, focusing on nutrient recovery, water quality, and environmental impacts. Additionally, there is limited exploration of how onsite systems in Kiribati can support nutrient recovery and waste-to-resource models aligned with CE, such as using Ecosan toilets for composting or septic tanks for biogas production. Lastly, given Kiribati's vulnerability to climate change, research is needed on the resilience of sanitation systems to coastal flooding, saltwater intrusion, and </w:t>
      </w:r>
      <w:r>
        <w:lastRenderedPageBreak/>
        <w:t>extreme weather, particularly assessing whether decentralized solutions like septic tanks or composting toilets are more resilient than centralized systems.</w:t>
      </w:r>
    </w:p>
    <w:p w14:paraId="0E27DF7F" w14:textId="77777777" w:rsidR="000B7147" w:rsidRPr="00F701C8" w:rsidRDefault="000B7147" w:rsidP="000B7147">
      <w:pPr>
        <w:rPr>
          <w:rFonts w:ascii="Calibri" w:eastAsia="Calibri" w:hAnsi="Calibri" w:cs="Times New Roman"/>
          <w:b/>
          <w:kern w:val="2"/>
          <w:highlight w:val="yellow"/>
        </w:rPr>
      </w:pPr>
      <w:bookmarkStart w:id="9" w:name="_Hlk180402183"/>
      <w:r w:rsidRPr="00F701C8">
        <w:rPr>
          <w:rFonts w:ascii="Calibri" w:eastAsia="Calibri" w:hAnsi="Calibri" w:cs="Times New Roman"/>
          <w:b/>
          <w:kern w:val="2"/>
          <w:highlight w:val="yellow"/>
        </w:rPr>
        <w:t>Disclaimer (Artificial intelligence)</w:t>
      </w:r>
    </w:p>
    <w:p w14:paraId="2AB5D6E4"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 xml:space="preserve">Option 1: </w:t>
      </w:r>
    </w:p>
    <w:p w14:paraId="1D01B4CF"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658223B7"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 xml:space="preserve">Option 2: </w:t>
      </w:r>
    </w:p>
    <w:p w14:paraId="4CA11E5D"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C16AB6D"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Details of the AI usage are given below:</w:t>
      </w:r>
    </w:p>
    <w:p w14:paraId="6CBB6609" w14:textId="636D2DCE"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1.</w:t>
      </w:r>
      <w:r w:rsidR="00374373">
        <w:rPr>
          <w:rFonts w:ascii="Calibri" w:eastAsia="Calibri" w:hAnsi="Calibri" w:cs="Times New Roman"/>
          <w:kern w:val="2"/>
          <w:highlight w:val="yellow"/>
        </w:rPr>
        <w:t xml:space="preserve"> </w:t>
      </w:r>
    </w:p>
    <w:p w14:paraId="6C46679F" w14:textId="77777777" w:rsidR="000B7147" w:rsidRDefault="000B7147" w:rsidP="000B7147">
      <w:pPr>
        <w:rPr>
          <w:rFonts w:ascii="Calibri" w:eastAsia="Calibri" w:hAnsi="Calibri" w:cs="Times New Roman"/>
          <w:kern w:val="2"/>
          <w:highlight w:val="yellow"/>
        </w:rPr>
      </w:pPr>
      <w:r>
        <w:rPr>
          <w:rFonts w:ascii="Calibri" w:eastAsia="Calibri" w:hAnsi="Calibri" w:cs="Times New Roman"/>
          <w:kern w:val="2"/>
          <w:highlight w:val="yellow"/>
        </w:rPr>
        <w:t>2.</w:t>
      </w:r>
    </w:p>
    <w:p w14:paraId="64021E71" w14:textId="77777777" w:rsidR="000B7147" w:rsidRDefault="000B7147" w:rsidP="000B7147">
      <w:pPr>
        <w:rPr>
          <w:rFonts w:ascii="Calibri" w:eastAsia="Calibri" w:hAnsi="Calibri" w:cs="Times New Roman"/>
          <w:kern w:val="2"/>
        </w:rPr>
      </w:pPr>
      <w:r>
        <w:rPr>
          <w:rFonts w:ascii="Calibri" w:eastAsia="Calibri" w:hAnsi="Calibri" w:cs="Times New Roman"/>
          <w:kern w:val="2"/>
          <w:highlight w:val="yellow"/>
        </w:rPr>
        <w:t>3.</w:t>
      </w:r>
      <w:bookmarkEnd w:id="9"/>
    </w:p>
    <w:p w14:paraId="13577500" w14:textId="77777777" w:rsidR="000B7147" w:rsidRDefault="000B7147" w:rsidP="000E172A">
      <w:pPr>
        <w:jc w:val="both"/>
      </w:pPr>
    </w:p>
    <w:p w14:paraId="3062F66D" w14:textId="77777777" w:rsidR="00AF3E8C" w:rsidRDefault="00AF3E8C" w:rsidP="006C2087">
      <w:pPr>
        <w:jc w:val="both"/>
        <w:rPr>
          <w:b/>
          <w:bCs/>
        </w:rPr>
      </w:pPr>
    </w:p>
    <w:p w14:paraId="5E3FB32C" w14:textId="77777777" w:rsidR="00AF3E8C" w:rsidRDefault="00AF3E8C" w:rsidP="006C2087">
      <w:pPr>
        <w:jc w:val="both"/>
        <w:rPr>
          <w:b/>
          <w:bCs/>
        </w:rPr>
      </w:pPr>
    </w:p>
    <w:p w14:paraId="6A8E6CE8" w14:textId="77777777" w:rsidR="00AF3E8C" w:rsidRDefault="00AF3E8C" w:rsidP="006C2087">
      <w:pPr>
        <w:jc w:val="both"/>
        <w:rPr>
          <w:b/>
          <w:bCs/>
        </w:rPr>
      </w:pPr>
    </w:p>
    <w:p w14:paraId="719CDAB4" w14:textId="77777777" w:rsidR="00AF3E8C" w:rsidRDefault="00AF3E8C" w:rsidP="006C2087">
      <w:pPr>
        <w:jc w:val="both"/>
        <w:rPr>
          <w:b/>
          <w:bCs/>
        </w:rPr>
      </w:pPr>
    </w:p>
    <w:p w14:paraId="0FB52C97" w14:textId="77777777" w:rsidR="00AF3E8C" w:rsidRDefault="00AF3E8C" w:rsidP="006C2087">
      <w:pPr>
        <w:jc w:val="both"/>
        <w:rPr>
          <w:b/>
          <w:bCs/>
        </w:rPr>
      </w:pPr>
    </w:p>
    <w:p w14:paraId="1E81D14E" w14:textId="77777777" w:rsidR="00AF3E8C" w:rsidRDefault="00AF3E8C" w:rsidP="006C2087">
      <w:pPr>
        <w:jc w:val="both"/>
        <w:rPr>
          <w:b/>
          <w:bCs/>
        </w:rPr>
      </w:pPr>
    </w:p>
    <w:p w14:paraId="4F32C7DC" w14:textId="77777777" w:rsidR="00AF3E8C" w:rsidRDefault="00AF3E8C" w:rsidP="006C2087">
      <w:pPr>
        <w:jc w:val="both"/>
        <w:rPr>
          <w:b/>
          <w:bCs/>
        </w:rPr>
      </w:pPr>
    </w:p>
    <w:p w14:paraId="6C4DBA21" w14:textId="77777777" w:rsidR="00AF3E8C" w:rsidRDefault="00AF3E8C" w:rsidP="006C2087">
      <w:pPr>
        <w:jc w:val="both"/>
        <w:rPr>
          <w:b/>
          <w:bCs/>
        </w:rPr>
      </w:pPr>
    </w:p>
    <w:p w14:paraId="4BD85DCE" w14:textId="77777777" w:rsidR="00AF3E8C" w:rsidRDefault="00AF3E8C" w:rsidP="006C2087">
      <w:pPr>
        <w:jc w:val="both"/>
        <w:rPr>
          <w:b/>
          <w:bCs/>
        </w:rPr>
      </w:pPr>
    </w:p>
    <w:p w14:paraId="261BC1EA" w14:textId="77777777" w:rsidR="00AF3E8C" w:rsidRDefault="00AF3E8C" w:rsidP="006C2087">
      <w:pPr>
        <w:jc w:val="both"/>
        <w:rPr>
          <w:b/>
          <w:bCs/>
        </w:rPr>
      </w:pPr>
    </w:p>
    <w:p w14:paraId="7EFAF420" w14:textId="77777777" w:rsidR="00AF3E8C" w:rsidRDefault="00AF3E8C" w:rsidP="006C2087">
      <w:pPr>
        <w:jc w:val="both"/>
        <w:rPr>
          <w:b/>
          <w:bCs/>
        </w:rPr>
      </w:pPr>
    </w:p>
    <w:p w14:paraId="16D3CDB8" w14:textId="77777777" w:rsidR="00AF3E8C" w:rsidRDefault="00AF3E8C" w:rsidP="006C2087">
      <w:pPr>
        <w:jc w:val="both"/>
        <w:rPr>
          <w:b/>
          <w:bCs/>
        </w:rPr>
      </w:pPr>
    </w:p>
    <w:p w14:paraId="30F73C22" w14:textId="77777777" w:rsidR="00AF3E8C" w:rsidRDefault="00AF3E8C" w:rsidP="006C2087">
      <w:pPr>
        <w:jc w:val="both"/>
        <w:rPr>
          <w:b/>
          <w:bCs/>
        </w:rPr>
      </w:pPr>
    </w:p>
    <w:p w14:paraId="583FABDA" w14:textId="77777777" w:rsidR="00AF3E8C" w:rsidRDefault="00AF3E8C" w:rsidP="006C2087">
      <w:pPr>
        <w:jc w:val="both"/>
        <w:rPr>
          <w:b/>
          <w:bCs/>
        </w:rPr>
      </w:pPr>
    </w:p>
    <w:p w14:paraId="1C75003D" w14:textId="77777777" w:rsidR="00AF3E8C" w:rsidRDefault="00AF3E8C" w:rsidP="006C2087">
      <w:pPr>
        <w:jc w:val="both"/>
        <w:rPr>
          <w:b/>
          <w:bCs/>
        </w:rPr>
      </w:pPr>
    </w:p>
    <w:p w14:paraId="0644AD43" w14:textId="1ED4A913" w:rsidR="00D733E4" w:rsidRPr="00D733E4" w:rsidRDefault="00D733E4" w:rsidP="00EF65E4">
      <w:pPr>
        <w:pStyle w:val="Heading1"/>
      </w:pPr>
      <w:r w:rsidRPr="00D733E4">
        <w:t xml:space="preserve">Reference </w:t>
      </w:r>
    </w:p>
    <w:p w14:paraId="65CC24F1" w14:textId="77777777" w:rsidR="00AA04E3" w:rsidRPr="00AA04E3" w:rsidRDefault="00D733E4" w:rsidP="00AA04E3">
      <w:pPr>
        <w:pStyle w:val="EndNoteBibliography"/>
        <w:spacing w:after="0"/>
        <w:ind w:left="720" w:hanging="720"/>
      </w:pPr>
      <w:r w:rsidRPr="00D733E4">
        <w:fldChar w:fldCharType="begin"/>
      </w:r>
      <w:r w:rsidRPr="00D733E4">
        <w:instrText xml:space="preserve"> ADDIN EN.REFLIST </w:instrText>
      </w:r>
      <w:r w:rsidRPr="00D733E4">
        <w:fldChar w:fldCharType="separate"/>
      </w:r>
      <w:r w:rsidR="00AA04E3" w:rsidRPr="00AA04E3">
        <w:t>[1]</w:t>
      </w:r>
      <w:r w:rsidR="00AA04E3" w:rsidRPr="00AA04E3">
        <w:tab/>
        <w:t>ORGANIZATION W H, FUND U N C S. Progress on household drinking water, sanitation and hygiene 2000-2020: five years into the SDGs [M]. World Health Organization, 2021.</w:t>
      </w:r>
    </w:p>
    <w:p w14:paraId="1644CC91" w14:textId="77777777" w:rsidR="00AA04E3" w:rsidRPr="00AA04E3" w:rsidRDefault="00AA04E3" w:rsidP="00AA04E3">
      <w:pPr>
        <w:pStyle w:val="EndNoteBibliography"/>
        <w:spacing w:after="0"/>
        <w:ind w:left="720" w:hanging="720"/>
      </w:pPr>
      <w:r w:rsidRPr="00AA04E3">
        <w:t>[2]</w:t>
      </w:r>
      <w:r w:rsidRPr="00AA04E3">
        <w:tab/>
        <w:t>ORGANIZATION W H. 2017 annual report WHO/UNICEF joint monitoring programme for water supply, sanitation and hygiene [M]. 2017 annual report WHO/UNICEF joint monitoring programme for water supply, sanitation and hygiene. 2017: 20-.</w:t>
      </w:r>
    </w:p>
    <w:p w14:paraId="0DC24942" w14:textId="77777777" w:rsidR="00AA04E3" w:rsidRPr="00AA04E3" w:rsidRDefault="00AA04E3" w:rsidP="00AA04E3">
      <w:pPr>
        <w:pStyle w:val="EndNoteBibliography"/>
        <w:spacing w:after="0"/>
        <w:ind w:left="720" w:hanging="720"/>
      </w:pPr>
      <w:r w:rsidRPr="00AA04E3">
        <w:t>[3]</w:t>
      </w:r>
      <w:r w:rsidRPr="00AA04E3">
        <w:tab/>
        <w:t>SPC. Kiribati Census Atlas [R]. Noumea, New Caledonia, 2022.</w:t>
      </w:r>
    </w:p>
    <w:p w14:paraId="72339CEA" w14:textId="77777777" w:rsidR="00AA04E3" w:rsidRPr="00AA04E3" w:rsidRDefault="00AA04E3" w:rsidP="00AA04E3">
      <w:pPr>
        <w:pStyle w:val="EndNoteBibliography"/>
        <w:spacing w:after="0"/>
        <w:ind w:left="720" w:hanging="720"/>
      </w:pPr>
      <w:r w:rsidRPr="00AA04E3">
        <w:t>[4]</w:t>
      </w:r>
      <w:r w:rsidRPr="00AA04E3">
        <w:tab/>
        <w:t>BANK W. Project Appraisal Document on a proposed Grant [Z]. South Tarawa - Kiribati World Bank 2022: 31-42</w:t>
      </w:r>
    </w:p>
    <w:p w14:paraId="462A4788" w14:textId="77777777" w:rsidR="00AA04E3" w:rsidRPr="00AA04E3" w:rsidRDefault="00AA04E3" w:rsidP="00AA04E3">
      <w:pPr>
        <w:pStyle w:val="EndNoteBibliography"/>
        <w:spacing w:after="0"/>
        <w:ind w:left="720" w:hanging="720"/>
      </w:pPr>
      <w:r w:rsidRPr="00AA04E3">
        <w:t>[5]</w:t>
      </w:r>
      <w:r w:rsidRPr="00AA04E3">
        <w:tab/>
        <w:t>THOMAS F. Kiribati - Addendum to Sanitation Roadmap SFD Report [R], December 2020.</w:t>
      </w:r>
    </w:p>
    <w:p w14:paraId="3D861229" w14:textId="77777777" w:rsidR="00AA04E3" w:rsidRPr="00AA04E3" w:rsidRDefault="00AA04E3" w:rsidP="00AA04E3">
      <w:pPr>
        <w:pStyle w:val="EndNoteBibliography"/>
        <w:spacing w:after="0"/>
        <w:ind w:left="720" w:hanging="720"/>
      </w:pPr>
      <w:r w:rsidRPr="00AA04E3">
        <w:t>[6]</w:t>
      </w:r>
      <w:r w:rsidRPr="00AA04E3">
        <w:tab/>
        <w:t>MWPU. National Sanitation Policy - Effective Sanitation for Healthy Communities, Environments and Sustainable Development [Z]//MPWU. Tarawa - Kiribati MPWU. 2009</w:t>
      </w:r>
    </w:p>
    <w:p w14:paraId="7754C85E" w14:textId="77777777" w:rsidR="00AA04E3" w:rsidRPr="00AA04E3" w:rsidRDefault="00AA04E3" w:rsidP="00AA04E3">
      <w:pPr>
        <w:pStyle w:val="EndNoteBibliography"/>
        <w:spacing w:after="0"/>
        <w:ind w:left="720" w:hanging="720"/>
      </w:pPr>
      <w:r w:rsidRPr="00AA04E3">
        <w:t>[7]</w:t>
      </w:r>
      <w:r w:rsidRPr="00AA04E3">
        <w:tab/>
        <w:t>MPWU. National Water Resources Policy [Z]//UTILITIES M O P W A. Tarawa, Kiribati GOK. 2008</w:t>
      </w:r>
    </w:p>
    <w:p w14:paraId="780DABE6" w14:textId="77777777" w:rsidR="00AA04E3" w:rsidRPr="00AA04E3" w:rsidRDefault="00AA04E3" w:rsidP="00AA04E3">
      <w:pPr>
        <w:pStyle w:val="EndNoteBibliography"/>
        <w:ind w:left="720" w:hanging="720"/>
      </w:pPr>
      <w:r w:rsidRPr="00AA04E3">
        <w:t>[8]</w:t>
      </w:r>
      <w:r w:rsidRPr="00AA04E3">
        <w:tab/>
        <w:t>ADB. Economic Costs of Inadequate Water and Sanitation SOUTH TARAWA, KIRIBATI [R]. Manila, Philippines</w:t>
      </w:r>
    </w:p>
    <w:p w14:paraId="72A28989" w14:textId="77777777" w:rsidR="00AA04E3" w:rsidRPr="00AA04E3" w:rsidRDefault="00AA04E3" w:rsidP="00AA04E3">
      <w:pPr>
        <w:pStyle w:val="EndNoteBibliography"/>
        <w:spacing w:after="0"/>
        <w:ind w:left="720" w:hanging="720"/>
      </w:pPr>
      <w:r w:rsidRPr="00AA04E3">
        <w:t>2013.</w:t>
      </w:r>
    </w:p>
    <w:p w14:paraId="272CE9CA" w14:textId="77777777" w:rsidR="00AA04E3" w:rsidRPr="00AA04E3" w:rsidRDefault="00AA04E3" w:rsidP="00AA04E3">
      <w:pPr>
        <w:pStyle w:val="EndNoteBibliography"/>
        <w:spacing w:after="0"/>
        <w:ind w:left="720" w:hanging="720"/>
      </w:pPr>
      <w:r w:rsidRPr="00AA04E3">
        <w:t>[9]</w:t>
      </w:r>
      <w:r w:rsidRPr="00AA04E3">
        <w:tab/>
        <w:t>JAZAYERI A, SOLÓRZANO-RIVAS S C, SINCLAIR P, et al. A Groundwater Modelling Investigation of Greywater Disposal: South Tarawa, Kiribati [M]. World Bank, 2019.</w:t>
      </w:r>
    </w:p>
    <w:p w14:paraId="6BCC158C" w14:textId="77777777" w:rsidR="00AA04E3" w:rsidRPr="00AA04E3" w:rsidRDefault="00AA04E3" w:rsidP="00AA04E3">
      <w:pPr>
        <w:pStyle w:val="EndNoteBibliography"/>
        <w:spacing w:after="0"/>
        <w:ind w:left="720" w:hanging="720"/>
      </w:pPr>
      <w:r w:rsidRPr="00AA04E3">
        <w:t>[10]</w:t>
      </w:r>
      <w:r w:rsidRPr="00AA04E3">
        <w:tab/>
        <w:t>MORGAN P. Successful demonstration activities in the use of toilet compost and urine as a source of nutrients for growing crops [J]. Aquamor, Harare, 2005.</w:t>
      </w:r>
    </w:p>
    <w:p w14:paraId="78DBD0E3" w14:textId="77777777" w:rsidR="00AA04E3" w:rsidRPr="00AA04E3" w:rsidRDefault="00AA04E3" w:rsidP="00AA04E3">
      <w:pPr>
        <w:pStyle w:val="EndNoteBibliography"/>
        <w:spacing w:after="0"/>
        <w:ind w:left="720" w:hanging="720"/>
      </w:pPr>
      <w:r w:rsidRPr="00AA04E3">
        <w:t>[11]</w:t>
      </w:r>
      <w:r w:rsidRPr="00AA04E3">
        <w:tab/>
        <w:t>LARSEN T, UDERT K, LIENERT J. Source separation and decentralization for wastewater management [M]. Iwa Publishing, 2013.</w:t>
      </w:r>
    </w:p>
    <w:p w14:paraId="361AD2BB" w14:textId="77777777" w:rsidR="00AA04E3" w:rsidRPr="00AA04E3" w:rsidRDefault="00AA04E3" w:rsidP="00AA04E3">
      <w:pPr>
        <w:pStyle w:val="EndNoteBibliography"/>
        <w:spacing w:after="0"/>
        <w:ind w:left="720" w:hanging="720"/>
      </w:pPr>
      <w:r w:rsidRPr="00AA04E3">
        <w:t>[12]</w:t>
      </w:r>
      <w:r w:rsidRPr="00AA04E3">
        <w:tab/>
        <w:t>DICKIN S, DAGERSKOG L, JIMÉNEZ A, et al. Understanding sustained use of ecological sanitation in rural Burkina Faso [J]. Science of The Total Environment, 2018, 613: 140-8.</w:t>
      </w:r>
    </w:p>
    <w:p w14:paraId="0EC73A9C" w14:textId="77777777" w:rsidR="00AA04E3" w:rsidRPr="00AA04E3" w:rsidRDefault="00AA04E3" w:rsidP="00AA04E3">
      <w:pPr>
        <w:pStyle w:val="EndNoteBibliography"/>
        <w:spacing w:after="0"/>
        <w:ind w:left="720" w:hanging="720"/>
      </w:pPr>
      <w:r w:rsidRPr="00AA04E3">
        <w:t>[13]</w:t>
      </w:r>
      <w:r w:rsidRPr="00AA04E3">
        <w:tab/>
        <w:t>CALVERT P, SENEVIRATNE A, PREMAKUMARA D, et al. Ecological sanitation a success in Sri Lanka [J]. Waterlines, 2002, 21(1): 22-4.</w:t>
      </w:r>
    </w:p>
    <w:p w14:paraId="47DA57AF" w14:textId="77777777" w:rsidR="00AA04E3" w:rsidRPr="00AA04E3" w:rsidRDefault="00AA04E3" w:rsidP="00AA04E3">
      <w:pPr>
        <w:pStyle w:val="EndNoteBibliography"/>
        <w:spacing w:after="0"/>
        <w:ind w:left="720" w:hanging="720"/>
      </w:pPr>
      <w:r w:rsidRPr="00AA04E3">
        <w:t>[14]</w:t>
      </w:r>
      <w:r w:rsidRPr="00AA04E3">
        <w:tab/>
        <w:t>HU M, FAN B, WANG H, et al. Constructing the ecological sanitation: a review on technology and methods [J]. Journal of Cleaner Production, 2016, 125: 1-21.</w:t>
      </w:r>
    </w:p>
    <w:p w14:paraId="1F845C03" w14:textId="77777777" w:rsidR="00AA04E3" w:rsidRPr="00AA04E3" w:rsidRDefault="00AA04E3" w:rsidP="00AA04E3">
      <w:pPr>
        <w:pStyle w:val="EndNoteBibliography"/>
        <w:spacing w:after="0"/>
        <w:ind w:left="720" w:hanging="720"/>
      </w:pPr>
      <w:r w:rsidRPr="00AA04E3">
        <w:t>[15]</w:t>
      </w:r>
      <w:r w:rsidRPr="00AA04E3">
        <w:tab/>
        <w:t>CRENNAN L. Sustainable sanitation manual and construction guidelines for a waterless composting toilet [J]. IWP-Pacific Technical Report, 2007, 52.</w:t>
      </w:r>
    </w:p>
    <w:p w14:paraId="7FCF9A8A" w14:textId="77777777" w:rsidR="00AA04E3" w:rsidRPr="00AA04E3" w:rsidRDefault="00AA04E3" w:rsidP="00AA04E3">
      <w:pPr>
        <w:pStyle w:val="EndNoteBibliography"/>
        <w:spacing w:after="0"/>
        <w:ind w:left="720" w:hanging="720"/>
      </w:pPr>
      <w:r w:rsidRPr="00AA04E3">
        <w:t>[16]</w:t>
      </w:r>
      <w:r w:rsidRPr="00AA04E3">
        <w:tab/>
        <w:t>OLUWANDE P. Development of the aqua-privy for urban sanitation [J]. 1975.</w:t>
      </w:r>
    </w:p>
    <w:p w14:paraId="7A3DBC06" w14:textId="77777777" w:rsidR="00AA04E3" w:rsidRPr="00AA04E3" w:rsidRDefault="00AA04E3" w:rsidP="00AA04E3">
      <w:pPr>
        <w:pStyle w:val="EndNoteBibliography"/>
        <w:spacing w:after="0"/>
        <w:ind w:left="720" w:hanging="720"/>
      </w:pPr>
      <w:r w:rsidRPr="00AA04E3">
        <w:t>[17]</w:t>
      </w:r>
      <w:r w:rsidRPr="00AA04E3">
        <w:tab/>
        <w:t>DE KRUIJFF G. Aqua Privy Sewerage Systems A Survey Of Some Schemes In Zambia [J]. 1978.</w:t>
      </w:r>
    </w:p>
    <w:p w14:paraId="6179495B" w14:textId="77777777" w:rsidR="00AA04E3" w:rsidRPr="00AA04E3" w:rsidRDefault="00AA04E3" w:rsidP="00AA04E3">
      <w:pPr>
        <w:pStyle w:val="EndNoteBibliography"/>
        <w:spacing w:after="0"/>
        <w:ind w:left="720" w:hanging="720"/>
      </w:pPr>
      <w:r w:rsidRPr="00AA04E3">
        <w:t>[18]</w:t>
      </w:r>
      <w:r w:rsidRPr="00AA04E3">
        <w:tab/>
        <w:t>OFFICE K N S. Kiribati Social Development Indicator Survey 2018-19, Snapshot of Key Finding [Z]//OFFICE N S. South Tarawa, Kiribati; National Stastistic Office. 2019</w:t>
      </w:r>
    </w:p>
    <w:p w14:paraId="6BE3666D" w14:textId="77777777" w:rsidR="00AA04E3" w:rsidRPr="00AA04E3" w:rsidRDefault="00AA04E3" w:rsidP="00AA04E3">
      <w:pPr>
        <w:pStyle w:val="EndNoteBibliography"/>
        <w:spacing w:after="0"/>
        <w:ind w:left="720" w:hanging="720"/>
      </w:pPr>
      <w:r w:rsidRPr="00AA04E3">
        <w:t>[19]</w:t>
      </w:r>
      <w:r w:rsidRPr="00AA04E3">
        <w:tab/>
        <w:t>WILLIAMS R, KELLER V, VOß A, et al. Assessment of current water pollution loads in Europe: estimation of gridded loads for use in global water quality models [J]. Hydrological processes, 2012, 26(16): 2395-410.</w:t>
      </w:r>
    </w:p>
    <w:p w14:paraId="072F3462" w14:textId="77777777" w:rsidR="00AA04E3" w:rsidRPr="00AA04E3" w:rsidRDefault="00AA04E3" w:rsidP="00AA04E3">
      <w:pPr>
        <w:pStyle w:val="EndNoteBibliography"/>
        <w:spacing w:after="0"/>
        <w:ind w:left="720" w:hanging="720"/>
      </w:pPr>
      <w:r w:rsidRPr="00AA04E3">
        <w:t>[20]</w:t>
      </w:r>
      <w:r w:rsidRPr="00AA04E3">
        <w:tab/>
        <w:t>CHENG S, LI Z, UDDIN S M N, et al. Toilet revolution in China [J]. Journal of environmental management, 2018, 216: 347-56.</w:t>
      </w:r>
    </w:p>
    <w:p w14:paraId="0CA7CBC6" w14:textId="77777777" w:rsidR="00AA04E3" w:rsidRPr="00AA04E3" w:rsidRDefault="00AA04E3" w:rsidP="00AA04E3">
      <w:pPr>
        <w:pStyle w:val="EndNoteBibliography"/>
        <w:spacing w:after="0"/>
        <w:ind w:left="720" w:hanging="720"/>
      </w:pPr>
      <w:r w:rsidRPr="00AA04E3">
        <w:t>[21]</w:t>
      </w:r>
      <w:r w:rsidRPr="00AA04E3">
        <w:tab/>
        <w:t>TAN L, ZHANG C, LIU F, et al. Three-compartment septic tanks as sustainable on-site treatment facilities? Watch out for the potential dissemination of human-associated pathogens and antibiotic resistance [J]. Journal of environmental management, 2021, 300: 113709.</w:t>
      </w:r>
    </w:p>
    <w:p w14:paraId="07CB3DE2" w14:textId="77777777" w:rsidR="00AA04E3" w:rsidRPr="00AA04E3" w:rsidRDefault="00AA04E3" w:rsidP="00AA04E3">
      <w:pPr>
        <w:pStyle w:val="EndNoteBibliography"/>
        <w:spacing w:after="0"/>
        <w:ind w:left="720" w:hanging="720"/>
      </w:pPr>
      <w:r w:rsidRPr="00AA04E3">
        <w:lastRenderedPageBreak/>
        <w:t>[22]</w:t>
      </w:r>
      <w:r w:rsidRPr="00AA04E3">
        <w:tab/>
        <w:t>CHENG S, YANG S, HUANG J, et al. Investigation of the Mechanism for Removal of Typical Pathogenic Bacteria from Three-Compartment Septic Tanks under Low Temperature Conditions [J]. Processes, 2023, 12(1): 87.</w:t>
      </w:r>
    </w:p>
    <w:p w14:paraId="5BEF21BE" w14:textId="77777777" w:rsidR="00AA04E3" w:rsidRPr="00AA04E3" w:rsidRDefault="00AA04E3" w:rsidP="00AA04E3">
      <w:pPr>
        <w:pStyle w:val="EndNoteBibliography"/>
        <w:spacing w:after="0"/>
        <w:ind w:left="720" w:hanging="720"/>
      </w:pPr>
      <w:r w:rsidRPr="00AA04E3">
        <w:t>[23]</w:t>
      </w:r>
      <w:r w:rsidRPr="00AA04E3">
        <w:tab/>
        <w:t>XIANGQUN Z, GAO Y, XU Y, et al. Application status and model types of three-compartment septic tanks in rural toilet reform in China [J]. Journal of Agriculture Resources and Environment, 2022, 39(2): 209.</w:t>
      </w:r>
    </w:p>
    <w:p w14:paraId="62E2FADA" w14:textId="77777777" w:rsidR="00AA04E3" w:rsidRPr="00AA04E3" w:rsidRDefault="00AA04E3" w:rsidP="00AA04E3">
      <w:pPr>
        <w:pStyle w:val="EndNoteBibliography"/>
        <w:spacing w:after="0"/>
        <w:ind w:left="720" w:hanging="720"/>
      </w:pPr>
      <w:r w:rsidRPr="00AA04E3">
        <w:t>[24]</w:t>
      </w:r>
      <w:r w:rsidRPr="00AA04E3">
        <w:tab/>
        <w:t>LEHTORANTA S, LAUKKA V, VIDAL B, et al. Circular economy in wastewater management—the potential of source-separating sanitation in rural and peri-urban areas of northern Finland and Sweden [J]. Frontiers in Environmental Science, 2022, 10: 804718.</w:t>
      </w:r>
    </w:p>
    <w:p w14:paraId="2B5B5E03" w14:textId="77777777" w:rsidR="00AA04E3" w:rsidRPr="00AA04E3" w:rsidRDefault="00AA04E3" w:rsidP="00AA04E3">
      <w:pPr>
        <w:pStyle w:val="EndNoteBibliography"/>
        <w:spacing w:after="0"/>
        <w:ind w:left="720" w:hanging="720"/>
      </w:pPr>
      <w:r w:rsidRPr="00AA04E3">
        <w:t>[25]</w:t>
      </w:r>
      <w:r w:rsidRPr="00AA04E3">
        <w:tab/>
        <w:t>MORSELETTO P, MOOREN C E, MUNARETTO S. Circular economy of water: definition, strategies and challenges [J]. Circular economy and sustainability, 2022, 2(4): 1463-77.</w:t>
      </w:r>
    </w:p>
    <w:p w14:paraId="6E646AE2" w14:textId="77777777" w:rsidR="00AA04E3" w:rsidRPr="00AA04E3" w:rsidRDefault="00AA04E3" w:rsidP="00AA04E3">
      <w:pPr>
        <w:pStyle w:val="EndNoteBibliography"/>
        <w:spacing w:after="0"/>
        <w:ind w:left="720" w:hanging="720"/>
      </w:pPr>
      <w:r w:rsidRPr="00AA04E3">
        <w:t>[26]</w:t>
      </w:r>
      <w:r w:rsidRPr="00AA04E3">
        <w:tab/>
        <w:t>MORSELETTO P. Sometimes linear, sometimes circular: States of the economy and transitions to the future [J]. Journal of Cleaner Production, 2023, 390: 136138.</w:t>
      </w:r>
    </w:p>
    <w:p w14:paraId="5094B70D" w14:textId="77777777" w:rsidR="00AA04E3" w:rsidRPr="00AA04E3" w:rsidRDefault="00AA04E3" w:rsidP="00AA04E3">
      <w:pPr>
        <w:pStyle w:val="EndNoteBibliography"/>
        <w:spacing w:after="0"/>
        <w:ind w:left="720" w:hanging="720"/>
      </w:pPr>
      <w:r w:rsidRPr="00AA04E3">
        <w:t>[27]</w:t>
      </w:r>
      <w:r w:rsidRPr="00AA04E3">
        <w:tab/>
        <w:t>CITARISTI I. United nations human settlements programme—UN-habitat [M]. The Europa Directory of International Organizations 2022. Routledge. 2022: 240-3.</w:t>
      </w:r>
    </w:p>
    <w:p w14:paraId="5A37DAF0" w14:textId="77777777" w:rsidR="00AA04E3" w:rsidRPr="00AA04E3" w:rsidRDefault="00AA04E3" w:rsidP="00AA04E3">
      <w:pPr>
        <w:pStyle w:val="EndNoteBibliography"/>
        <w:spacing w:after="0"/>
        <w:ind w:left="720" w:hanging="720"/>
      </w:pPr>
      <w:r w:rsidRPr="00AA04E3">
        <w:t>[28]</w:t>
      </w:r>
      <w:r w:rsidRPr="00AA04E3">
        <w:tab/>
        <w:t>DE RÖMPH T J, CRAMER J M. How to improve the EU legal framework in view of the circular economy [J]. Journal of Energy &amp; Natural Resources Law, 2020, 38(3): 245-60.</w:t>
      </w:r>
    </w:p>
    <w:p w14:paraId="3E63B0C4" w14:textId="77777777" w:rsidR="00AA04E3" w:rsidRPr="00AA04E3" w:rsidRDefault="00AA04E3" w:rsidP="00AA04E3">
      <w:pPr>
        <w:pStyle w:val="EndNoteBibliography"/>
        <w:spacing w:after="0"/>
        <w:ind w:left="720" w:hanging="720"/>
      </w:pPr>
      <w:r w:rsidRPr="00AA04E3">
        <w:t>[29]</w:t>
      </w:r>
      <w:r w:rsidRPr="00AA04E3">
        <w:tab/>
        <w:t>HARTLEY K, VAN SANTEN R, KIRCHHERR J. Policies for transitioning towards a circular economy: Expectations from the European Union (EU) [J]. Resources, conservation and recycling, 2020, 155: 104634.</w:t>
      </w:r>
    </w:p>
    <w:p w14:paraId="24A2CA90" w14:textId="77777777" w:rsidR="00AA04E3" w:rsidRPr="00AA04E3" w:rsidRDefault="00AA04E3" w:rsidP="00AA04E3">
      <w:pPr>
        <w:pStyle w:val="EndNoteBibliography"/>
        <w:spacing w:after="0"/>
        <w:ind w:left="720" w:hanging="720"/>
      </w:pPr>
      <w:r w:rsidRPr="00AA04E3">
        <w:t>[30]</w:t>
      </w:r>
      <w:r w:rsidRPr="00AA04E3">
        <w:tab/>
        <w:t>SIMHA P, ZABANIOTOU A, GANESAPILLAI M. Continuous urea–nitrogen recycling from human urine: A step towards creating a human excreta based bio–economy [J]. Journal of Cleaner Production, 2018, 172: 4152-61.</w:t>
      </w:r>
    </w:p>
    <w:p w14:paraId="31200557" w14:textId="77777777" w:rsidR="00AA04E3" w:rsidRPr="00AA04E3" w:rsidRDefault="00AA04E3" w:rsidP="00AA04E3">
      <w:pPr>
        <w:pStyle w:val="EndNoteBibliography"/>
        <w:spacing w:after="0"/>
        <w:ind w:left="720" w:hanging="720"/>
      </w:pPr>
      <w:r w:rsidRPr="00AA04E3">
        <w:t>[31]</w:t>
      </w:r>
      <w:r w:rsidRPr="00AA04E3">
        <w:tab/>
        <w:t>VAN RENSBURG P. Overcoming global water reuse barriers: the Windhoek experience [M]. Water Reuse Policies for Potable Use. Routledge. 2018: 123-37.</w:t>
      </w:r>
    </w:p>
    <w:p w14:paraId="7A45818A" w14:textId="77777777" w:rsidR="00AA04E3" w:rsidRPr="00AA04E3" w:rsidRDefault="00AA04E3" w:rsidP="00AA04E3">
      <w:pPr>
        <w:pStyle w:val="EndNoteBibliography"/>
        <w:spacing w:after="0"/>
        <w:ind w:left="720" w:hanging="720"/>
      </w:pPr>
      <w:r w:rsidRPr="00AA04E3">
        <w:t>[32]</w:t>
      </w:r>
      <w:r w:rsidRPr="00AA04E3">
        <w:tab/>
        <w:t>ZHU J, FAN C, SHI H, et al. Efforts for a circular economy in China: A comprehensive review of policies [J]. Journal of Industrial Ecology, 2019, 23(1): 110-8.</w:t>
      </w:r>
    </w:p>
    <w:p w14:paraId="057AB9AF" w14:textId="77777777" w:rsidR="00AA04E3" w:rsidRPr="00AA04E3" w:rsidRDefault="00AA04E3" w:rsidP="00AA04E3">
      <w:pPr>
        <w:pStyle w:val="EndNoteBibliography"/>
        <w:spacing w:after="0"/>
        <w:ind w:left="720" w:hanging="720"/>
      </w:pPr>
      <w:r w:rsidRPr="00AA04E3">
        <w:t>[33]</w:t>
      </w:r>
      <w:r w:rsidRPr="00AA04E3">
        <w:tab/>
        <w:t>MOHAPATRA G. Projected behavioural change in Swachh Bharat Mission: a public policy perspective [J]. Indian Journal of Public Administration, 2019, 65(2): 451-74.</w:t>
      </w:r>
    </w:p>
    <w:p w14:paraId="2473F5E1" w14:textId="77777777" w:rsidR="00AA04E3" w:rsidRPr="00AA04E3" w:rsidRDefault="00AA04E3" w:rsidP="00AA04E3">
      <w:pPr>
        <w:pStyle w:val="EndNoteBibliography"/>
        <w:spacing w:after="0"/>
        <w:ind w:left="720" w:hanging="720"/>
      </w:pPr>
      <w:r w:rsidRPr="00AA04E3">
        <w:t>[34]</w:t>
      </w:r>
      <w:r w:rsidRPr="00AA04E3">
        <w:tab/>
        <w:t>KIRCHHERR J, PISCICELLI L, BOUR R, et al. Barriers to the circular economy: Evidence from the European Union (EU) [J]. Ecological economics, 2018, 150: 264-72.</w:t>
      </w:r>
    </w:p>
    <w:p w14:paraId="61712CFF" w14:textId="77777777" w:rsidR="00AA04E3" w:rsidRPr="00AA04E3" w:rsidRDefault="00AA04E3" w:rsidP="00AA04E3">
      <w:pPr>
        <w:pStyle w:val="EndNoteBibliography"/>
        <w:spacing w:after="0"/>
        <w:ind w:left="720" w:hanging="720"/>
      </w:pPr>
      <w:r w:rsidRPr="00AA04E3">
        <w:t>[35]</w:t>
      </w:r>
      <w:r w:rsidRPr="00AA04E3">
        <w:tab/>
        <w:t>PURI M, GANDHI K, KUMAR M S. Emerging environmental contaminants: A global perspective on policies and regulations [J]. Journal of environmental management, 2023, 332: 117344.</w:t>
      </w:r>
    </w:p>
    <w:p w14:paraId="77D02E8B" w14:textId="77777777" w:rsidR="00AA04E3" w:rsidRPr="00AA04E3" w:rsidRDefault="00AA04E3" w:rsidP="00AA04E3">
      <w:pPr>
        <w:pStyle w:val="EndNoteBibliography"/>
        <w:spacing w:after="0"/>
        <w:ind w:left="720" w:hanging="720"/>
      </w:pPr>
      <w:r w:rsidRPr="00AA04E3">
        <w:t>[36]</w:t>
      </w:r>
      <w:r w:rsidRPr="00AA04E3">
        <w:tab/>
        <w:t>WIESMETH H. Environmental regulations with a view on the circular economy–ScienceDirect [J]. Implementing the Circular Economy for Sustainable Development, 2021: 49-62.</w:t>
      </w:r>
    </w:p>
    <w:p w14:paraId="3CA1EB96" w14:textId="77777777" w:rsidR="00AA04E3" w:rsidRPr="00AA04E3" w:rsidRDefault="00AA04E3" w:rsidP="00AA04E3">
      <w:pPr>
        <w:pStyle w:val="EndNoteBibliography"/>
        <w:ind w:left="720" w:hanging="720"/>
      </w:pPr>
      <w:r w:rsidRPr="00AA04E3">
        <w:t>[37]</w:t>
      </w:r>
      <w:r w:rsidRPr="00AA04E3">
        <w:tab/>
        <w:t>FRANTZESKAKI N, LOORBACH D, MEADOWCROFT J. Governing societal transitions to sustainability [J]. International journal of sustainable development, 2012, 15(1-2): 19-36.</w:t>
      </w:r>
    </w:p>
    <w:p w14:paraId="070D7DF2" w14:textId="139E57FB" w:rsidR="00D733E4" w:rsidRPr="00D733E4" w:rsidRDefault="00D733E4" w:rsidP="00D733E4">
      <w:pPr>
        <w:jc w:val="both"/>
      </w:pPr>
      <w:r w:rsidRPr="00D733E4">
        <w:fldChar w:fldCharType="end"/>
      </w:r>
      <w:bookmarkEnd w:id="0"/>
    </w:p>
    <w:p w14:paraId="6C8D8C92" w14:textId="6735F859" w:rsidR="008634F5" w:rsidRDefault="008634F5" w:rsidP="00D733E4">
      <w:pPr>
        <w:jc w:val="both"/>
      </w:pPr>
    </w:p>
    <w:sectPr w:rsidR="008634F5" w:rsidSect="000773F2">
      <w:headerReference w:type="even" r:id="rId14"/>
      <w:headerReference w:type="default" r:id="rId15"/>
      <w:headerReference w:type="first" r:id="rId16"/>
      <w:pgSz w:w="12240" w:h="15840" w:code="1"/>
      <w:pgMar w:top="1440" w:right="1440" w:bottom="1440" w:left="1440" w:header="706"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25810" w14:textId="77777777" w:rsidR="005D6F7A" w:rsidRDefault="005D6F7A" w:rsidP="00EC159F">
      <w:pPr>
        <w:spacing w:after="0" w:line="240" w:lineRule="auto"/>
      </w:pPr>
      <w:r>
        <w:separator/>
      </w:r>
    </w:p>
  </w:endnote>
  <w:endnote w:type="continuationSeparator" w:id="0">
    <w:p w14:paraId="76A9BB8A" w14:textId="77777777" w:rsidR="005D6F7A" w:rsidRDefault="005D6F7A" w:rsidP="00EC1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CBB60" w14:textId="77777777" w:rsidR="005D6F7A" w:rsidRDefault="005D6F7A" w:rsidP="00EC159F">
      <w:pPr>
        <w:spacing w:after="0" w:line="240" w:lineRule="auto"/>
      </w:pPr>
      <w:r>
        <w:separator/>
      </w:r>
    </w:p>
  </w:footnote>
  <w:footnote w:type="continuationSeparator" w:id="0">
    <w:p w14:paraId="3B1DAEAC" w14:textId="77777777" w:rsidR="005D6F7A" w:rsidRDefault="005D6F7A" w:rsidP="00EC1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D183A" w14:textId="21528EAF" w:rsidR="00EC159F" w:rsidRDefault="005D6F7A">
    <w:pPr>
      <w:pStyle w:val="Header"/>
    </w:pPr>
    <w:r>
      <w:rPr>
        <w:noProof/>
      </w:rPr>
      <w:pict w14:anchorId="739B2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1FBDC" w14:textId="2ACBFB44" w:rsidR="00EC159F" w:rsidRDefault="005D6F7A">
    <w:pPr>
      <w:pStyle w:val="Header"/>
    </w:pPr>
    <w:r>
      <w:rPr>
        <w:noProof/>
      </w:rPr>
      <w:pict w14:anchorId="008935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BE2C3" w14:textId="5CD2CB7F" w:rsidR="00EC159F" w:rsidRDefault="005D6F7A">
    <w:pPr>
      <w:pStyle w:val="Header"/>
    </w:pPr>
    <w:r>
      <w:rPr>
        <w:noProof/>
      </w:rPr>
      <w:pict w14:anchorId="130FB6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378375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3BDD"/>
    <w:multiLevelType w:val="multilevel"/>
    <w:tmpl w:val="7D92DB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E2592C"/>
    <w:multiLevelType w:val="hybridMultilevel"/>
    <w:tmpl w:val="4BB85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0082C"/>
    <w:multiLevelType w:val="hybridMultilevel"/>
    <w:tmpl w:val="4FE464C2"/>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C107A7"/>
    <w:multiLevelType w:val="hybridMultilevel"/>
    <w:tmpl w:val="97923B0E"/>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F143ED"/>
    <w:multiLevelType w:val="hybridMultilevel"/>
    <w:tmpl w:val="5B8EF122"/>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56D49"/>
    <w:multiLevelType w:val="multilevel"/>
    <w:tmpl w:val="948E8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237B9E"/>
    <w:multiLevelType w:val="multilevel"/>
    <w:tmpl w:val="5F5EF5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B94B14"/>
    <w:multiLevelType w:val="multilevel"/>
    <w:tmpl w:val="FA3A4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2E6089"/>
    <w:multiLevelType w:val="hybridMultilevel"/>
    <w:tmpl w:val="A0CE7B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4F1989"/>
    <w:multiLevelType w:val="multilevel"/>
    <w:tmpl w:val="97FE8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F52766A"/>
    <w:multiLevelType w:val="hybridMultilevel"/>
    <w:tmpl w:val="8278A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6A1167"/>
    <w:multiLevelType w:val="multilevel"/>
    <w:tmpl w:val="AE9E5D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8F49B7"/>
    <w:multiLevelType w:val="hybridMultilevel"/>
    <w:tmpl w:val="3230B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AE234B"/>
    <w:multiLevelType w:val="multilevel"/>
    <w:tmpl w:val="3E82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1F7802"/>
    <w:multiLevelType w:val="multilevel"/>
    <w:tmpl w:val="59765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9A2A1C"/>
    <w:multiLevelType w:val="hybridMultilevel"/>
    <w:tmpl w:val="E3782FE0"/>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DE3789"/>
    <w:multiLevelType w:val="multilevel"/>
    <w:tmpl w:val="6268B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EB718D"/>
    <w:multiLevelType w:val="multilevel"/>
    <w:tmpl w:val="1842F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6217D33"/>
    <w:multiLevelType w:val="multilevel"/>
    <w:tmpl w:val="D3BA10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71763C9"/>
    <w:multiLevelType w:val="hybridMultilevel"/>
    <w:tmpl w:val="EE0AAEC6"/>
    <w:lvl w:ilvl="0" w:tplc="D780DEE0">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8D0FEA"/>
    <w:multiLevelType w:val="multilevel"/>
    <w:tmpl w:val="6824B2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7D42BDB"/>
    <w:multiLevelType w:val="multilevel"/>
    <w:tmpl w:val="4F2A4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CF3743"/>
    <w:multiLevelType w:val="multilevel"/>
    <w:tmpl w:val="AC4ED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9345C1F"/>
    <w:multiLevelType w:val="multilevel"/>
    <w:tmpl w:val="B18835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C782D5A"/>
    <w:multiLevelType w:val="multilevel"/>
    <w:tmpl w:val="446EC6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CA03957"/>
    <w:multiLevelType w:val="hybridMultilevel"/>
    <w:tmpl w:val="48BE0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65275F"/>
    <w:multiLevelType w:val="hybridMultilevel"/>
    <w:tmpl w:val="5F9A0F9C"/>
    <w:lvl w:ilvl="0" w:tplc="D430C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753B6F"/>
    <w:multiLevelType w:val="multilevel"/>
    <w:tmpl w:val="898E8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041D32"/>
    <w:multiLevelType w:val="hybridMultilevel"/>
    <w:tmpl w:val="7EDE7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F721FA"/>
    <w:multiLevelType w:val="hybridMultilevel"/>
    <w:tmpl w:val="45DED20E"/>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587502"/>
    <w:multiLevelType w:val="hybridMultilevel"/>
    <w:tmpl w:val="3530F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3A1F05"/>
    <w:multiLevelType w:val="hybridMultilevel"/>
    <w:tmpl w:val="B3E4C6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161579"/>
    <w:multiLevelType w:val="multilevel"/>
    <w:tmpl w:val="D39CAA9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533A2949"/>
    <w:multiLevelType w:val="multilevel"/>
    <w:tmpl w:val="0E9848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80A48A3"/>
    <w:multiLevelType w:val="multilevel"/>
    <w:tmpl w:val="B516B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C0C711C"/>
    <w:multiLevelType w:val="hybridMultilevel"/>
    <w:tmpl w:val="012E82B4"/>
    <w:lvl w:ilvl="0" w:tplc="B6FA3EC2">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350947"/>
    <w:multiLevelType w:val="multilevel"/>
    <w:tmpl w:val="3692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41F4638"/>
    <w:multiLevelType w:val="hybridMultilevel"/>
    <w:tmpl w:val="33861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47288B"/>
    <w:multiLevelType w:val="multilevel"/>
    <w:tmpl w:val="3C2CE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5700E2"/>
    <w:multiLevelType w:val="multilevel"/>
    <w:tmpl w:val="3154D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ACC5B78"/>
    <w:multiLevelType w:val="multilevel"/>
    <w:tmpl w:val="8B141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D6B78B1"/>
    <w:multiLevelType w:val="multilevel"/>
    <w:tmpl w:val="DE4CCEA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7C5F56"/>
    <w:multiLevelType w:val="multilevel"/>
    <w:tmpl w:val="6E9E03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431B17"/>
    <w:multiLevelType w:val="multilevel"/>
    <w:tmpl w:val="E320E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A64661"/>
    <w:multiLevelType w:val="hybridMultilevel"/>
    <w:tmpl w:val="0E366DF2"/>
    <w:lvl w:ilvl="0" w:tplc="DD5E1E26">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896E71"/>
    <w:multiLevelType w:val="multilevel"/>
    <w:tmpl w:val="4490C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4AB243F"/>
    <w:multiLevelType w:val="multilevel"/>
    <w:tmpl w:val="6D968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842A73"/>
    <w:multiLevelType w:val="multilevel"/>
    <w:tmpl w:val="70FAB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7123766"/>
    <w:multiLevelType w:val="multilevel"/>
    <w:tmpl w:val="F5C65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8C72BB4"/>
    <w:multiLevelType w:val="multilevel"/>
    <w:tmpl w:val="97FE8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DA21044"/>
    <w:multiLevelType w:val="hybridMultilevel"/>
    <w:tmpl w:val="4D620E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9"/>
  </w:num>
  <w:num w:numId="3">
    <w:abstractNumId w:val="47"/>
  </w:num>
  <w:num w:numId="4">
    <w:abstractNumId w:val="25"/>
  </w:num>
  <w:num w:numId="5">
    <w:abstractNumId w:val="31"/>
  </w:num>
  <w:num w:numId="6">
    <w:abstractNumId w:val="8"/>
  </w:num>
  <w:num w:numId="7">
    <w:abstractNumId w:val="28"/>
  </w:num>
  <w:num w:numId="8">
    <w:abstractNumId w:val="15"/>
  </w:num>
  <w:num w:numId="9">
    <w:abstractNumId w:val="2"/>
  </w:num>
  <w:num w:numId="10">
    <w:abstractNumId w:val="29"/>
  </w:num>
  <w:num w:numId="11">
    <w:abstractNumId w:val="44"/>
  </w:num>
  <w:num w:numId="12">
    <w:abstractNumId w:val="26"/>
  </w:num>
  <w:num w:numId="13">
    <w:abstractNumId w:val="3"/>
  </w:num>
  <w:num w:numId="14">
    <w:abstractNumId w:val="4"/>
  </w:num>
  <w:num w:numId="15">
    <w:abstractNumId w:val="43"/>
  </w:num>
  <w:num w:numId="16">
    <w:abstractNumId w:val="37"/>
  </w:num>
  <w:num w:numId="17">
    <w:abstractNumId w:val="5"/>
  </w:num>
  <w:num w:numId="18">
    <w:abstractNumId w:val="24"/>
  </w:num>
  <w:num w:numId="19">
    <w:abstractNumId w:val="38"/>
  </w:num>
  <w:num w:numId="20">
    <w:abstractNumId w:val="7"/>
  </w:num>
  <w:num w:numId="21">
    <w:abstractNumId w:val="42"/>
  </w:num>
  <w:num w:numId="22">
    <w:abstractNumId w:val="46"/>
  </w:num>
  <w:num w:numId="23">
    <w:abstractNumId w:val="11"/>
  </w:num>
  <w:num w:numId="24">
    <w:abstractNumId w:val="16"/>
  </w:num>
  <w:num w:numId="25">
    <w:abstractNumId w:val="14"/>
  </w:num>
  <w:num w:numId="26">
    <w:abstractNumId w:val="18"/>
  </w:num>
  <w:num w:numId="27">
    <w:abstractNumId w:val="35"/>
  </w:num>
  <w:num w:numId="28">
    <w:abstractNumId w:val="19"/>
  </w:num>
  <w:num w:numId="29">
    <w:abstractNumId w:val="34"/>
  </w:num>
  <w:num w:numId="30">
    <w:abstractNumId w:val="48"/>
  </w:num>
  <w:num w:numId="31">
    <w:abstractNumId w:val="45"/>
  </w:num>
  <w:num w:numId="32">
    <w:abstractNumId w:val="50"/>
  </w:num>
  <w:num w:numId="33">
    <w:abstractNumId w:val="32"/>
  </w:num>
  <w:num w:numId="34">
    <w:abstractNumId w:val="41"/>
  </w:num>
  <w:num w:numId="35">
    <w:abstractNumId w:val="33"/>
  </w:num>
  <w:num w:numId="36">
    <w:abstractNumId w:val="13"/>
  </w:num>
  <w:num w:numId="37">
    <w:abstractNumId w:val="10"/>
  </w:num>
  <w:num w:numId="38">
    <w:abstractNumId w:val="30"/>
  </w:num>
  <w:num w:numId="39">
    <w:abstractNumId w:val="6"/>
  </w:num>
  <w:num w:numId="40">
    <w:abstractNumId w:val="0"/>
  </w:num>
  <w:num w:numId="41">
    <w:abstractNumId w:val="20"/>
  </w:num>
  <w:num w:numId="42">
    <w:abstractNumId w:val="23"/>
  </w:num>
  <w:num w:numId="43">
    <w:abstractNumId w:val="21"/>
  </w:num>
  <w:num w:numId="44">
    <w:abstractNumId w:val="1"/>
  </w:num>
  <w:num w:numId="45">
    <w:abstractNumId w:val="36"/>
  </w:num>
  <w:num w:numId="46">
    <w:abstractNumId w:val="17"/>
  </w:num>
  <w:num w:numId="47">
    <w:abstractNumId w:val="12"/>
  </w:num>
  <w:num w:numId="48">
    <w:abstractNumId w:val="22"/>
  </w:num>
  <w:num w:numId="49">
    <w:abstractNumId w:val="49"/>
  </w:num>
  <w:num w:numId="50">
    <w:abstractNumId w:val="40"/>
  </w:num>
  <w:num w:numId="51">
    <w:abstractNumId w:val="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erp02rsa9rcev0fjxtda4edxdv5xttet5&quot;&gt;My EndNote Library&lt;record-ids&gt;&lt;item&gt;1&lt;/item&gt;&lt;item&gt;8&lt;/item&gt;&lt;item&gt;9&lt;/item&gt;&lt;item&gt;10&lt;/item&gt;&lt;item&gt;30&lt;/item&gt;&lt;item&gt;36&lt;/item&gt;&lt;item&gt;80&lt;/item&gt;&lt;item&gt;82&lt;/item&gt;&lt;item&gt;103&lt;/item&gt;&lt;item&gt;112&lt;/item&gt;&lt;item&gt;114&lt;/item&gt;&lt;item&gt;115&lt;/item&gt;&lt;item&gt;132&lt;/item&gt;&lt;item&gt;148&lt;/item&gt;&lt;item&gt;152&lt;/item&gt;&lt;item&gt;159&lt;/item&gt;&lt;item&gt;173&lt;/item&gt;&lt;item&gt;174&lt;/item&gt;&lt;item&gt;175&lt;/item&gt;&lt;item&gt;180&lt;/item&gt;&lt;item&gt;181&lt;/item&gt;&lt;item&gt;183&lt;/item&gt;&lt;item&gt;184&lt;/item&gt;&lt;item&gt;185&lt;/item&gt;&lt;item&gt;186&lt;/item&gt;&lt;item&gt;187&lt;/item&gt;&lt;item&gt;188&lt;/item&gt;&lt;item&gt;194&lt;/item&gt;&lt;item&gt;198&lt;/item&gt;&lt;item&gt;199&lt;/item&gt;&lt;item&gt;201&lt;/item&gt;&lt;item&gt;204&lt;/item&gt;&lt;item&gt;205&lt;/item&gt;&lt;item&gt;208&lt;/item&gt;&lt;item&gt;209&lt;/item&gt;&lt;item&gt;210&lt;/item&gt;&lt;item&gt;218&lt;/item&gt;&lt;item&gt;219&lt;/item&gt;&lt;/record-ids&gt;&lt;/item&gt;&lt;/Libraries&gt;"/>
  </w:docVars>
  <w:rsids>
    <w:rsidRoot w:val="00D733E4"/>
    <w:rsid w:val="0000015E"/>
    <w:rsid w:val="00000DF2"/>
    <w:rsid w:val="00002588"/>
    <w:rsid w:val="00003B20"/>
    <w:rsid w:val="000046FF"/>
    <w:rsid w:val="0000493D"/>
    <w:rsid w:val="00004C36"/>
    <w:rsid w:val="00006294"/>
    <w:rsid w:val="00007C05"/>
    <w:rsid w:val="00010D7D"/>
    <w:rsid w:val="000110C7"/>
    <w:rsid w:val="00011E78"/>
    <w:rsid w:val="00012297"/>
    <w:rsid w:val="0001253A"/>
    <w:rsid w:val="0001398F"/>
    <w:rsid w:val="00013FFC"/>
    <w:rsid w:val="000145A9"/>
    <w:rsid w:val="000158B7"/>
    <w:rsid w:val="00017B3E"/>
    <w:rsid w:val="00020C38"/>
    <w:rsid w:val="00021E38"/>
    <w:rsid w:val="00023152"/>
    <w:rsid w:val="00024806"/>
    <w:rsid w:val="0002553E"/>
    <w:rsid w:val="00025F3D"/>
    <w:rsid w:val="00026466"/>
    <w:rsid w:val="00026881"/>
    <w:rsid w:val="00027057"/>
    <w:rsid w:val="00027E87"/>
    <w:rsid w:val="00027EBF"/>
    <w:rsid w:val="00027F4C"/>
    <w:rsid w:val="00030A89"/>
    <w:rsid w:val="00031048"/>
    <w:rsid w:val="000310E1"/>
    <w:rsid w:val="00031368"/>
    <w:rsid w:val="000329A1"/>
    <w:rsid w:val="0003468B"/>
    <w:rsid w:val="00035C33"/>
    <w:rsid w:val="000368F0"/>
    <w:rsid w:val="00037170"/>
    <w:rsid w:val="00037471"/>
    <w:rsid w:val="000376A5"/>
    <w:rsid w:val="000377E8"/>
    <w:rsid w:val="00037D25"/>
    <w:rsid w:val="00040117"/>
    <w:rsid w:val="00040693"/>
    <w:rsid w:val="00041222"/>
    <w:rsid w:val="00041E7A"/>
    <w:rsid w:val="00042394"/>
    <w:rsid w:val="000463FD"/>
    <w:rsid w:val="0004787E"/>
    <w:rsid w:val="0005057E"/>
    <w:rsid w:val="0005121F"/>
    <w:rsid w:val="00051311"/>
    <w:rsid w:val="0005165F"/>
    <w:rsid w:val="00051D89"/>
    <w:rsid w:val="0005263D"/>
    <w:rsid w:val="00052B75"/>
    <w:rsid w:val="0005429C"/>
    <w:rsid w:val="000542AA"/>
    <w:rsid w:val="0005495D"/>
    <w:rsid w:val="000549B2"/>
    <w:rsid w:val="00054E6A"/>
    <w:rsid w:val="000554EF"/>
    <w:rsid w:val="000557CC"/>
    <w:rsid w:val="00055C78"/>
    <w:rsid w:val="000576CA"/>
    <w:rsid w:val="000630C7"/>
    <w:rsid w:val="00064E4D"/>
    <w:rsid w:val="00065CB9"/>
    <w:rsid w:val="00066CCB"/>
    <w:rsid w:val="00067547"/>
    <w:rsid w:val="00067D58"/>
    <w:rsid w:val="00067D68"/>
    <w:rsid w:val="00070C70"/>
    <w:rsid w:val="00070D70"/>
    <w:rsid w:val="00071A43"/>
    <w:rsid w:val="00071FB8"/>
    <w:rsid w:val="00072238"/>
    <w:rsid w:val="0007619C"/>
    <w:rsid w:val="000764F1"/>
    <w:rsid w:val="00077144"/>
    <w:rsid w:val="000773F2"/>
    <w:rsid w:val="00080102"/>
    <w:rsid w:val="00080A13"/>
    <w:rsid w:val="00080F57"/>
    <w:rsid w:val="000826C4"/>
    <w:rsid w:val="00082D25"/>
    <w:rsid w:val="00082FF8"/>
    <w:rsid w:val="00083299"/>
    <w:rsid w:val="000839A4"/>
    <w:rsid w:val="0008528E"/>
    <w:rsid w:val="00085B5C"/>
    <w:rsid w:val="0009093E"/>
    <w:rsid w:val="00091B13"/>
    <w:rsid w:val="00092296"/>
    <w:rsid w:val="00092659"/>
    <w:rsid w:val="00092B3B"/>
    <w:rsid w:val="00092EC4"/>
    <w:rsid w:val="00094263"/>
    <w:rsid w:val="00094649"/>
    <w:rsid w:val="00094922"/>
    <w:rsid w:val="00095526"/>
    <w:rsid w:val="00095B5D"/>
    <w:rsid w:val="00096A50"/>
    <w:rsid w:val="00096D8C"/>
    <w:rsid w:val="000A14F7"/>
    <w:rsid w:val="000A172E"/>
    <w:rsid w:val="000A196C"/>
    <w:rsid w:val="000A1A27"/>
    <w:rsid w:val="000A20D1"/>
    <w:rsid w:val="000A4417"/>
    <w:rsid w:val="000A496B"/>
    <w:rsid w:val="000A6279"/>
    <w:rsid w:val="000B150B"/>
    <w:rsid w:val="000B179F"/>
    <w:rsid w:val="000B1847"/>
    <w:rsid w:val="000B19B5"/>
    <w:rsid w:val="000B1E6E"/>
    <w:rsid w:val="000B3C72"/>
    <w:rsid w:val="000B5311"/>
    <w:rsid w:val="000B7147"/>
    <w:rsid w:val="000B7434"/>
    <w:rsid w:val="000B754B"/>
    <w:rsid w:val="000B7BAF"/>
    <w:rsid w:val="000B7F36"/>
    <w:rsid w:val="000C0A00"/>
    <w:rsid w:val="000C1853"/>
    <w:rsid w:val="000C1967"/>
    <w:rsid w:val="000C271E"/>
    <w:rsid w:val="000C4A62"/>
    <w:rsid w:val="000C524F"/>
    <w:rsid w:val="000C5A2D"/>
    <w:rsid w:val="000C61DB"/>
    <w:rsid w:val="000C663F"/>
    <w:rsid w:val="000C7042"/>
    <w:rsid w:val="000D063D"/>
    <w:rsid w:val="000D19DE"/>
    <w:rsid w:val="000D3327"/>
    <w:rsid w:val="000D339A"/>
    <w:rsid w:val="000D3B79"/>
    <w:rsid w:val="000D3C0C"/>
    <w:rsid w:val="000D60D3"/>
    <w:rsid w:val="000D6ECE"/>
    <w:rsid w:val="000D7121"/>
    <w:rsid w:val="000D7BF0"/>
    <w:rsid w:val="000D7D1E"/>
    <w:rsid w:val="000E09E0"/>
    <w:rsid w:val="000E0A4E"/>
    <w:rsid w:val="000E172A"/>
    <w:rsid w:val="000E2075"/>
    <w:rsid w:val="000E24FB"/>
    <w:rsid w:val="000E27B9"/>
    <w:rsid w:val="000E37E5"/>
    <w:rsid w:val="000E3C48"/>
    <w:rsid w:val="000E4582"/>
    <w:rsid w:val="000E4F9F"/>
    <w:rsid w:val="000E6401"/>
    <w:rsid w:val="000E6997"/>
    <w:rsid w:val="000E7E1D"/>
    <w:rsid w:val="000F0617"/>
    <w:rsid w:val="000F2324"/>
    <w:rsid w:val="000F2CDB"/>
    <w:rsid w:val="000F2DE2"/>
    <w:rsid w:val="000F448A"/>
    <w:rsid w:val="000F5CC1"/>
    <w:rsid w:val="000F62B9"/>
    <w:rsid w:val="000F63F8"/>
    <w:rsid w:val="000F74F5"/>
    <w:rsid w:val="000F79AA"/>
    <w:rsid w:val="00101E48"/>
    <w:rsid w:val="00102380"/>
    <w:rsid w:val="00103022"/>
    <w:rsid w:val="0010389D"/>
    <w:rsid w:val="00106034"/>
    <w:rsid w:val="001104C5"/>
    <w:rsid w:val="001104DE"/>
    <w:rsid w:val="001107C7"/>
    <w:rsid w:val="001112B9"/>
    <w:rsid w:val="001113C1"/>
    <w:rsid w:val="0011196B"/>
    <w:rsid w:val="0011240E"/>
    <w:rsid w:val="001127C6"/>
    <w:rsid w:val="00112B60"/>
    <w:rsid w:val="00113734"/>
    <w:rsid w:val="00115C44"/>
    <w:rsid w:val="00115CD8"/>
    <w:rsid w:val="00122496"/>
    <w:rsid w:val="00122D96"/>
    <w:rsid w:val="00124066"/>
    <w:rsid w:val="00125092"/>
    <w:rsid w:val="00126656"/>
    <w:rsid w:val="00126A45"/>
    <w:rsid w:val="00126C57"/>
    <w:rsid w:val="00127EC1"/>
    <w:rsid w:val="001315E2"/>
    <w:rsid w:val="00132517"/>
    <w:rsid w:val="00134035"/>
    <w:rsid w:val="00135172"/>
    <w:rsid w:val="00137389"/>
    <w:rsid w:val="00137A71"/>
    <w:rsid w:val="001413B8"/>
    <w:rsid w:val="0014284E"/>
    <w:rsid w:val="001459CF"/>
    <w:rsid w:val="00145B6A"/>
    <w:rsid w:val="00145E0B"/>
    <w:rsid w:val="00146842"/>
    <w:rsid w:val="0014744A"/>
    <w:rsid w:val="00147A7B"/>
    <w:rsid w:val="00150589"/>
    <w:rsid w:val="00151DF5"/>
    <w:rsid w:val="001531D7"/>
    <w:rsid w:val="00153DCC"/>
    <w:rsid w:val="00154EE8"/>
    <w:rsid w:val="001562CF"/>
    <w:rsid w:val="001567C7"/>
    <w:rsid w:val="00157CAD"/>
    <w:rsid w:val="0016243F"/>
    <w:rsid w:val="00162F77"/>
    <w:rsid w:val="0016315E"/>
    <w:rsid w:val="0016333C"/>
    <w:rsid w:val="00163667"/>
    <w:rsid w:val="0016378E"/>
    <w:rsid w:val="001639BF"/>
    <w:rsid w:val="00164F17"/>
    <w:rsid w:val="00166600"/>
    <w:rsid w:val="00167CA0"/>
    <w:rsid w:val="00170D11"/>
    <w:rsid w:val="001710A2"/>
    <w:rsid w:val="001717AB"/>
    <w:rsid w:val="00173DE5"/>
    <w:rsid w:val="00174EF5"/>
    <w:rsid w:val="00175DF9"/>
    <w:rsid w:val="001764DC"/>
    <w:rsid w:val="00176801"/>
    <w:rsid w:val="00177805"/>
    <w:rsid w:val="0018019F"/>
    <w:rsid w:val="0018110B"/>
    <w:rsid w:val="001819DD"/>
    <w:rsid w:val="00182202"/>
    <w:rsid w:val="001839E1"/>
    <w:rsid w:val="00184E75"/>
    <w:rsid w:val="001858C5"/>
    <w:rsid w:val="00187234"/>
    <w:rsid w:val="00191208"/>
    <w:rsid w:val="00191DA0"/>
    <w:rsid w:val="00192CC6"/>
    <w:rsid w:val="001930E0"/>
    <w:rsid w:val="00194B1B"/>
    <w:rsid w:val="00194D2D"/>
    <w:rsid w:val="00196987"/>
    <w:rsid w:val="001A233F"/>
    <w:rsid w:val="001A24DC"/>
    <w:rsid w:val="001A25BD"/>
    <w:rsid w:val="001A37AD"/>
    <w:rsid w:val="001A499D"/>
    <w:rsid w:val="001A4BAB"/>
    <w:rsid w:val="001A58AE"/>
    <w:rsid w:val="001A5C2A"/>
    <w:rsid w:val="001A5DA6"/>
    <w:rsid w:val="001A760A"/>
    <w:rsid w:val="001B0B7F"/>
    <w:rsid w:val="001B0E54"/>
    <w:rsid w:val="001B14E7"/>
    <w:rsid w:val="001B16CE"/>
    <w:rsid w:val="001B2599"/>
    <w:rsid w:val="001B52C1"/>
    <w:rsid w:val="001B5570"/>
    <w:rsid w:val="001B56DF"/>
    <w:rsid w:val="001C024E"/>
    <w:rsid w:val="001C1876"/>
    <w:rsid w:val="001C1981"/>
    <w:rsid w:val="001C204A"/>
    <w:rsid w:val="001C4187"/>
    <w:rsid w:val="001C4A63"/>
    <w:rsid w:val="001C4DEF"/>
    <w:rsid w:val="001C582C"/>
    <w:rsid w:val="001C710E"/>
    <w:rsid w:val="001C7FCA"/>
    <w:rsid w:val="001D108A"/>
    <w:rsid w:val="001D1356"/>
    <w:rsid w:val="001D3B5B"/>
    <w:rsid w:val="001D4755"/>
    <w:rsid w:val="001D624A"/>
    <w:rsid w:val="001D6683"/>
    <w:rsid w:val="001D6932"/>
    <w:rsid w:val="001E09A6"/>
    <w:rsid w:val="001E2638"/>
    <w:rsid w:val="001E3140"/>
    <w:rsid w:val="001E37DE"/>
    <w:rsid w:val="001E442B"/>
    <w:rsid w:val="001E726B"/>
    <w:rsid w:val="001F025C"/>
    <w:rsid w:val="001F0E8C"/>
    <w:rsid w:val="001F2371"/>
    <w:rsid w:val="001F292A"/>
    <w:rsid w:val="001F37BB"/>
    <w:rsid w:val="001F3EC0"/>
    <w:rsid w:val="001F4A97"/>
    <w:rsid w:val="001F622A"/>
    <w:rsid w:val="001F6E08"/>
    <w:rsid w:val="00200893"/>
    <w:rsid w:val="00200A9F"/>
    <w:rsid w:val="00201CE7"/>
    <w:rsid w:val="00205643"/>
    <w:rsid w:val="00205E90"/>
    <w:rsid w:val="002100AD"/>
    <w:rsid w:val="00210F0B"/>
    <w:rsid w:val="00211630"/>
    <w:rsid w:val="00213E31"/>
    <w:rsid w:val="00214932"/>
    <w:rsid w:val="002149EA"/>
    <w:rsid w:val="002170ED"/>
    <w:rsid w:val="00217458"/>
    <w:rsid w:val="002176FF"/>
    <w:rsid w:val="00220286"/>
    <w:rsid w:val="00220731"/>
    <w:rsid w:val="00220ADF"/>
    <w:rsid w:val="00220F7F"/>
    <w:rsid w:val="00222AF9"/>
    <w:rsid w:val="002240D6"/>
    <w:rsid w:val="00226B8E"/>
    <w:rsid w:val="0022773C"/>
    <w:rsid w:val="00230708"/>
    <w:rsid w:val="00230ED8"/>
    <w:rsid w:val="002322D3"/>
    <w:rsid w:val="00232652"/>
    <w:rsid w:val="00232A9C"/>
    <w:rsid w:val="00232C97"/>
    <w:rsid w:val="00234093"/>
    <w:rsid w:val="002373E6"/>
    <w:rsid w:val="002378F7"/>
    <w:rsid w:val="00237DA0"/>
    <w:rsid w:val="00240305"/>
    <w:rsid w:val="002404B0"/>
    <w:rsid w:val="00241262"/>
    <w:rsid w:val="002418F4"/>
    <w:rsid w:val="0024259C"/>
    <w:rsid w:val="00243107"/>
    <w:rsid w:val="00245064"/>
    <w:rsid w:val="0024760B"/>
    <w:rsid w:val="002509AA"/>
    <w:rsid w:val="00251CE5"/>
    <w:rsid w:val="00252D3C"/>
    <w:rsid w:val="00254CE7"/>
    <w:rsid w:val="00256E4F"/>
    <w:rsid w:val="002600C0"/>
    <w:rsid w:val="00261178"/>
    <w:rsid w:val="00265841"/>
    <w:rsid w:val="00265913"/>
    <w:rsid w:val="00265A42"/>
    <w:rsid w:val="00265C39"/>
    <w:rsid w:val="00266DCF"/>
    <w:rsid w:val="00267865"/>
    <w:rsid w:val="00270C08"/>
    <w:rsid w:val="002718D7"/>
    <w:rsid w:val="0027323F"/>
    <w:rsid w:val="002737B7"/>
    <w:rsid w:val="00273CD0"/>
    <w:rsid w:val="00274B79"/>
    <w:rsid w:val="002753A8"/>
    <w:rsid w:val="0027645A"/>
    <w:rsid w:val="00280796"/>
    <w:rsid w:val="002816E2"/>
    <w:rsid w:val="00282EA4"/>
    <w:rsid w:val="00284062"/>
    <w:rsid w:val="00284E11"/>
    <w:rsid w:val="00285678"/>
    <w:rsid w:val="00285C64"/>
    <w:rsid w:val="002874CC"/>
    <w:rsid w:val="00287FAC"/>
    <w:rsid w:val="0029096E"/>
    <w:rsid w:val="002916F2"/>
    <w:rsid w:val="00292D9B"/>
    <w:rsid w:val="002935F9"/>
    <w:rsid w:val="00293CD0"/>
    <w:rsid w:val="00296A01"/>
    <w:rsid w:val="00296D3E"/>
    <w:rsid w:val="002A1206"/>
    <w:rsid w:val="002A18FE"/>
    <w:rsid w:val="002A2FE9"/>
    <w:rsid w:val="002A3CDB"/>
    <w:rsid w:val="002A6CFA"/>
    <w:rsid w:val="002B0649"/>
    <w:rsid w:val="002B06A3"/>
    <w:rsid w:val="002B15AE"/>
    <w:rsid w:val="002B3825"/>
    <w:rsid w:val="002B4D56"/>
    <w:rsid w:val="002B4F3D"/>
    <w:rsid w:val="002B5323"/>
    <w:rsid w:val="002B7461"/>
    <w:rsid w:val="002B791D"/>
    <w:rsid w:val="002B7BDD"/>
    <w:rsid w:val="002C0C16"/>
    <w:rsid w:val="002C2683"/>
    <w:rsid w:val="002C2A8F"/>
    <w:rsid w:val="002C3083"/>
    <w:rsid w:val="002C3277"/>
    <w:rsid w:val="002C481F"/>
    <w:rsid w:val="002C5841"/>
    <w:rsid w:val="002C74B9"/>
    <w:rsid w:val="002C7BEA"/>
    <w:rsid w:val="002C7E96"/>
    <w:rsid w:val="002D0154"/>
    <w:rsid w:val="002D0DB0"/>
    <w:rsid w:val="002D19D9"/>
    <w:rsid w:val="002D20C5"/>
    <w:rsid w:val="002D21E9"/>
    <w:rsid w:val="002D2658"/>
    <w:rsid w:val="002D4328"/>
    <w:rsid w:val="002D5E85"/>
    <w:rsid w:val="002E3F4B"/>
    <w:rsid w:val="002E4B1E"/>
    <w:rsid w:val="002E50E1"/>
    <w:rsid w:val="002E5B0A"/>
    <w:rsid w:val="002E62B7"/>
    <w:rsid w:val="002E6CBC"/>
    <w:rsid w:val="002F07B5"/>
    <w:rsid w:val="002F0E12"/>
    <w:rsid w:val="002F2447"/>
    <w:rsid w:val="002F2C04"/>
    <w:rsid w:val="002F462D"/>
    <w:rsid w:val="002F5282"/>
    <w:rsid w:val="003003E1"/>
    <w:rsid w:val="00300B4F"/>
    <w:rsid w:val="00300E10"/>
    <w:rsid w:val="00301941"/>
    <w:rsid w:val="00302124"/>
    <w:rsid w:val="00306CE0"/>
    <w:rsid w:val="00307675"/>
    <w:rsid w:val="003111B7"/>
    <w:rsid w:val="00313E66"/>
    <w:rsid w:val="00315113"/>
    <w:rsid w:val="003157A1"/>
    <w:rsid w:val="00315954"/>
    <w:rsid w:val="003167DE"/>
    <w:rsid w:val="0031774E"/>
    <w:rsid w:val="00320B62"/>
    <w:rsid w:val="003218E5"/>
    <w:rsid w:val="00322002"/>
    <w:rsid w:val="003245BB"/>
    <w:rsid w:val="0032483F"/>
    <w:rsid w:val="00324F03"/>
    <w:rsid w:val="0032554B"/>
    <w:rsid w:val="0032570C"/>
    <w:rsid w:val="00325FF6"/>
    <w:rsid w:val="003268EF"/>
    <w:rsid w:val="00326B6B"/>
    <w:rsid w:val="0033187C"/>
    <w:rsid w:val="00331B6A"/>
    <w:rsid w:val="00332A7E"/>
    <w:rsid w:val="00332D16"/>
    <w:rsid w:val="00333399"/>
    <w:rsid w:val="003335AF"/>
    <w:rsid w:val="0033416D"/>
    <w:rsid w:val="003344EE"/>
    <w:rsid w:val="0033562B"/>
    <w:rsid w:val="0033674E"/>
    <w:rsid w:val="00337844"/>
    <w:rsid w:val="00342376"/>
    <w:rsid w:val="00342929"/>
    <w:rsid w:val="00344BA0"/>
    <w:rsid w:val="003464A0"/>
    <w:rsid w:val="0034697A"/>
    <w:rsid w:val="00346FE3"/>
    <w:rsid w:val="003501EA"/>
    <w:rsid w:val="003509DA"/>
    <w:rsid w:val="003514C9"/>
    <w:rsid w:val="00351DA3"/>
    <w:rsid w:val="00353BF3"/>
    <w:rsid w:val="00353D7B"/>
    <w:rsid w:val="00353E6B"/>
    <w:rsid w:val="00354CF3"/>
    <w:rsid w:val="00354EF3"/>
    <w:rsid w:val="00355300"/>
    <w:rsid w:val="003557B8"/>
    <w:rsid w:val="00356D6E"/>
    <w:rsid w:val="00357654"/>
    <w:rsid w:val="00357CCA"/>
    <w:rsid w:val="00357FC3"/>
    <w:rsid w:val="0036142F"/>
    <w:rsid w:val="00361DE2"/>
    <w:rsid w:val="00362A53"/>
    <w:rsid w:val="003633BB"/>
    <w:rsid w:val="00363DDC"/>
    <w:rsid w:val="0036573D"/>
    <w:rsid w:val="00371547"/>
    <w:rsid w:val="00373FD5"/>
    <w:rsid w:val="0037414F"/>
    <w:rsid w:val="00374373"/>
    <w:rsid w:val="00376360"/>
    <w:rsid w:val="00376AB1"/>
    <w:rsid w:val="00377109"/>
    <w:rsid w:val="00381FE2"/>
    <w:rsid w:val="0038520A"/>
    <w:rsid w:val="003868A5"/>
    <w:rsid w:val="00386CEF"/>
    <w:rsid w:val="003901A8"/>
    <w:rsid w:val="003910AE"/>
    <w:rsid w:val="00391177"/>
    <w:rsid w:val="00392251"/>
    <w:rsid w:val="00392879"/>
    <w:rsid w:val="003946DA"/>
    <w:rsid w:val="00395AAC"/>
    <w:rsid w:val="00396265"/>
    <w:rsid w:val="003976CC"/>
    <w:rsid w:val="00397C45"/>
    <w:rsid w:val="003A0375"/>
    <w:rsid w:val="003A13AE"/>
    <w:rsid w:val="003A285B"/>
    <w:rsid w:val="003A49F7"/>
    <w:rsid w:val="003A5042"/>
    <w:rsid w:val="003A77FF"/>
    <w:rsid w:val="003B1804"/>
    <w:rsid w:val="003B270D"/>
    <w:rsid w:val="003B2FC0"/>
    <w:rsid w:val="003B442C"/>
    <w:rsid w:val="003B5303"/>
    <w:rsid w:val="003B57C0"/>
    <w:rsid w:val="003B5DF1"/>
    <w:rsid w:val="003B6354"/>
    <w:rsid w:val="003B68DA"/>
    <w:rsid w:val="003B709F"/>
    <w:rsid w:val="003B7613"/>
    <w:rsid w:val="003C0944"/>
    <w:rsid w:val="003C0C04"/>
    <w:rsid w:val="003C2622"/>
    <w:rsid w:val="003C2CFB"/>
    <w:rsid w:val="003C327F"/>
    <w:rsid w:val="003C46C5"/>
    <w:rsid w:val="003C4969"/>
    <w:rsid w:val="003C4C7B"/>
    <w:rsid w:val="003C4D1B"/>
    <w:rsid w:val="003C59E7"/>
    <w:rsid w:val="003C5F3A"/>
    <w:rsid w:val="003C70D8"/>
    <w:rsid w:val="003D0083"/>
    <w:rsid w:val="003D1D16"/>
    <w:rsid w:val="003D486B"/>
    <w:rsid w:val="003D7F02"/>
    <w:rsid w:val="003E1028"/>
    <w:rsid w:val="003E21F1"/>
    <w:rsid w:val="003E459D"/>
    <w:rsid w:val="003E53AB"/>
    <w:rsid w:val="003E67F0"/>
    <w:rsid w:val="003E6B97"/>
    <w:rsid w:val="003E7D96"/>
    <w:rsid w:val="003E7E21"/>
    <w:rsid w:val="003F17AB"/>
    <w:rsid w:val="003F1B61"/>
    <w:rsid w:val="003F3F33"/>
    <w:rsid w:val="003F6028"/>
    <w:rsid w:val="003F6139"/>
    <w:rsid w:val="003F634F"/>
    <w:rsid w:val="003F65B9"/>
    <w:rsid w:val="003F78D3"/>
    <w:rsid w:val="00402DF0"/>
    <w:rsid w:val="0040362F"/>
    <w:rsid w:val="00404110"/>
    <w:rsid w:val="00405B47"/>
    <w:rsid w:val="004060FC"/>
    <w:rsid w:val="004074F6"/>
    <w:rsid w:val="00407C4A"/>
    <w:rsid w:val="00412475"/>
    <w:rsid w:val="0041252A"/>
    <w:rsid w:val="00414D21"/>
    <w:rsid w:val="00415C36"/>
    <w:rsid w:val="00416049"/>
    <w:rsid w:val="004178DD"/>
    <w:rsid w:val="0042258C"/>
    <w:rsid w:val="00422DAD"/>
    <w:rsid w:val="00423211"/>
    <w:rsid w:val="00424262"/>
    <w:rsid w:val="004256F6"/>
    <w:rsid w:val="0042664A"/>
    <w:rsid w:val="00426B98"/>
    <w:rsid w:val="004273F1"/>
    <w:rsid w:val="0043018D"/>
    <w:rsid w:val="00431328"/>
    <w:rsid w:val="00431373"/>
    <w:rsid w:val="00433136"/>
    <w:rsid w:val="00433B76"/>
    <w:rsid w:val="004341FF"/>
    <w:rsid w:val="00436D5D"/>
    <w:rsid w:val="00440FBD"/>
    <w:rsid w:val="00442B94"/>
    <w:rsid w:val="00442FAC"/>
    <w:rsid w:val="0044390C"/>
    <w:rsid w:val="00446587"/>
    <w:rsid w:val="004472E4"/>
    <w:rsid w:val="004473B1"/>
    <w:rsid w:val="004478F1"/>
    <w:rsid w:val="00450431"/>
    <w:rsid w:val="0045079B"/>
    <w:rsid w:val="004529BC"/>
    <w:rsid w:val="004534A5"/>
    <w:rsid w:val="0045394E"/>
    <w:rsid w:val="00453ADB"/>
    <w:rsid w:val="0045521E"/>
    <w:rsid w:val="00455D05"/>
    <w:rsid w:val="00455D5D"/>
    <w:rsid w:val="00456AA0"/>
    <w:rsid w:val="00456C14"/>
    <w:rsid w:val="00457AB5"/>
    <w:rsid w:val="0046028B"/>
    <w:rsid w:val="00460604"/>
    <w:rsid w:val="0046115E"/>
    <w:rsid w:val="004614E5"/>
    <w:rsid w:val="0046176B"/>
    <w:rsid w:val="00461EEB"/>
    <w:rsid w:val="0046267A"/>
    <w:rsid w:val="00462910"/>
    <w:rsid w:val="00464EF0"/>
    <w:rsid w:val="004650CA"/>
    <w:rsid w:val="00465A5E"/>
    <w:rsid w:val="0046639B"/>
    <w:rsid w:val="00470221"/>
    <w:rsid w:val="0047152B"/>
    <w:rsid w:val="00473D5B"/>
    <w:rsid w:val="00474BF5"/>
    <w:rsid w:val="00475DF3"/>
    <w:rsid w:val="004769CC"/>
    <w:rsid w:val="00476F9A"/>
    <w:rsid w:val="004770AF"/>
    <w:rsid w:val="00477294"/>
    <w:rsid w:val="00482A56"/>
    <w:rsid w:val="00483F53"/>
    <w:rsid w:val="00484494"/>
    <w:rsid w:val="004848DD"/>
    <w:rsid w:val="00484CD9"/>
    <w:rsid w:val="004873D5"/>
    <w:rsid w:val="004878C6"/>
    <w:rsid w:val="004911E3"/>
    <w:rsid w:val="0049213C"/>
    <w:rsid w:val="004925E7"/>
    <w:rsid w:val="004930D4"/>
    <w:rsid w:val="004931CA"/>
    <w:rsid w:val="00494F56"/>
    <w:rsid w:val="004960CF"/>
    <w:rsid w:val="00497CBC"/>
    <w:rsid w:val="004A2FDD"/>
    <w:rsid w:val="004A3035"/>
    <w:rsid w:val="004A39F0"/>
    <w:rsid w:val="004A4151"/>
    <w:rsid w:val="004A4376"/>
    <w:rsid w:val="004A5D38"/>
    <w:rsid w:val="004A634A"/>
    <w:rsid w:val="004A753B"/>
    <w:rsid w:val="004B039C"/>
    <w:rsid w:val="004B0DF5"/>
    <w:rsid w:val="004B151D"/>
    <w:rsid w:val="004B434A"/>
    <w:rsid w:val="004B43A9"/>
    <w:rsid w:val="004B47DD"/>
    <w:rsid w:val="004B5EC9"/>
    <w:rsid w:val="004B5EFD"/>
    <w:rsid w:val="004B6BF4"/>
    <w:rsid w:val="004B77D5"/>
    <w:rsid w:val="004C0A8D"/>
    <w:rsid w:val="004C1CF4"/>
    <w:rsid w:val="004C2A21"/>
    <w:rsid w:val="004C4A79"/>
    <w:rsid w:val="004C5027"/>
    <w:rsid w:val="004C5726"/>
    <w:rsid w:val="004C6A21"/>
    <w:rsid w:val="004C70B2"/>
    <w:rsid w:val="004C744D"/>
    <w:rsid w:val="004C75F6"/>
    <w:rsid w:val="004C7D2E"/>
    <w:rsid w:val="004D1B59"/>
    <w:rsid w:val="004D27A4"/>
    <w:rsid w:val="004D2ED9"/>
    <w:rsid w:val="004D6217"/>
    <w:rsid w:val="004D6B7E"/>
    <w:rsid w:val="004E02FC"/>
    <w:rsid w:val="004E1EFD"/>
    <w:rsid w:val="004E260F"/>
    <w:rsid w:val="004E33A2"/>
    <w:rsid w:val="004E3560"/>
    <w:rsid w:val="004E3A0E"/>
    <w:rsid w:val="004E3EBF"/>
    <w:rsid w:val="004E537B"/>
    <w:rsid w:val="004E5782"/>
    <w:rsid w:val="004E6798"/>
    <w:rsid w:val="004E68BE"/>
    <w:rsid w:val="004E7922"/>
    <w:rsid w:val="004F10CF"/>
    <w:rsid w:val="004F1269"/>
    <w:rsid w:val="004F1416"/>
    <w:rsid w:val="004F185B"/>
    <w:rsid w:val="004F1C3C"/>
    <w:rsid w:val="004F277A"/>
    <w:rsid w:val="004F2B7D"/>
    <w:rsid w:val="004F2CF6"/>
    <w:rsid w:val="004F36FF"/>
    <w:rsid w:val="004F3CA2"/>
    <w:rsid w:val="004F460A"/>
    <w:rsid w:val="004F469C"/>
    <w:rsid w:val="004F601E"/>
    <w:rsid w:val="005000FB"/>
    <w:rsid w:val="0050252D"/>
    <w:rsid w:val="00503023"/>
    <w:rsid w:val="005030CC"/>
    <w:rsid w:val="00510D10"/>
    <w:rsid w:val="0051271A"/>
    <w:rsid w:val="00512E62"/>
    <w:rsid w:val="005131AF"/>
    <w:rsid w:val="00513C1A"/>
    <w:rsid w:val="00514485"/>
    <w:rsid w:val="00514841"/>
    <w:rsid w:val="005151D6"/>
    <w:rsid w:val="0051585D"/>
    <w:rsid w:val="005201CF"/>
    <w:rsid w:val="00520CE9"/>
    <w:rsid w:val="005212DF"/>
    <w:rsid w:val="00521911"/>
    <w:rsid w:val="005232F0"/>
    <w:rsid w:val="005237FE"/>
    <w:rsid w:val="0052442B"/>
    <w:rsid w:val="00524484"/>
    <w:rsid w:val="00524CD7"/>
    <w:rsid w:val="00525003"/>
    <w:rsid w:val="005251DB"/>
    <w:rsid w:val="0052715C"/>
    <w:rsid w:val="00530C35"/>
    <w:rsid w:val="00530DA6"/>
    <w:rsid w:val="00531490"/>
    <w:rsid w:val="00531ED6"/>
    <w:rsid w:val="005326CE"/>
    <w:rsid w:val="005328D8"/>
    <w:rsid w:val="00534AAA"/>
    <w:rsid w:val="0053585A"/>
    <w:rsid w:val="005364F8"/>
    <w:rsid w:val="005366AE"/>
    <w:rsid w:val="005368CA"/>
    <w:rsid w:val="0054017A"/>
    <w:rsid w:val="00541980"/>
    <w:rsid w:val="00543B9A"/>
    <w:rsid w:val="00543D3D"/>
    <w:rsid w:val="00544D4E"/>
    <w:rsid w:val="00546F61"/>
    <w:rsid w:val="005508C6"/>
    <w:rsid w:val="00550A97"/>
    <w:rsid w:val="00550AA5"/>
    <w:rsid w:val="00551ECA"/>
    <w:rsid w:val="0055216D"/>
    <w:rsid w:val="00553A2D"/>
    <w:rsid w:val="0055411B"/>
    <w:rsid w:val="00554C1A"/>
    <w:rsid w:val="00555939"/>
    <w:rsid w:val="00557E44"/>
    <w:rsid w:val="005606DC"/>
    <w:rsid w:val="0056144C"/>
    <w:rsid w:val="00562858"/>
    <w:rsid w:val="00562B79"/>
    <w:rsid w:val="00564685"/>
    <w:rsid w:val="0056510C"/>
    <w:rsid w:val="00567514"/>
    <w:rsid w:val="00567DFE"/>
    <w:rsid w:val="005711FB"/>
    <w:rsid w:val="0057454D"/>
    <w:rsid w:val="00575DC2"/>
    <w:rsid w:val="005768E8"/>
    <w:rsid w:val="00577E96"/>
    <w:rsid w:val="0058147A"/>
    <w:rsid w:val="00581E21"/>
    <w:rsid w:val="005827FC"/>
    <w:rsid w:val="00582C77"/>
    <w:rsid w:val="00583111"/>
    <w:rsid w:val="0058421B"/>
    <w:rsid w:val="00584D7B"/>
    <w:rsid w:val="0058502F"/>
    <w:rsid w:val="0058592D"/>
    <w:rsid w:val="0058596C"/>
    <w:rsid w:val="00586DAF"/>
    <w:rsid w:val="00586DCB"/>
    <w:rsid w:val="00591AB9"/>
    <w:rsid w:val="00592069"/>
    <w:rsid w:val="005935C2"/>
    <w:rsid w:val="00594846"/>
    <w:rsid w:val="00594A20"/>
    <w:rsid w:val="0059703A"/>
    <w:rsid w:val="005A18AC"/>
    <w:rsid w:val="005A3C24"/>
    <w:rsid w:val="005A41C4"/>
    <w:rsid w:val="005A530E"/>
    <w:rsid w:val="005A5BAF"/>
    <w:rsid w:val="005A610B"/>
    <w:rsid w:val="005A6DDF"/>
    <w:rsid w:val="005A7789"/>
    <w:rsid w:val="005B039A"/>
    <w:rsid w:val="005B03A8"/>
    <w:rsid w:val="005B049D"/>
    <w:rsid w:val="005B2D83"/>
    <w:rsid w:val="005B3A64"/>
    <w:rsid w:val="005B51C1"/>
    <w:rsid w:val="005B5217"/>
    <w:rsid w:val="005B59DF"/>
    <w:rsid w:val="005B5F33"/>
    <w:rsid w:val="005C29F1"/>
    <w:rsid w:val="005C3742"/>
    <w:rsid w:val="005C3AF9"/>
    <w:rsid w:val="005C3C10"/>
    <w:rsid w:val="005C5313"/>
    <w:rsid w:val="005D0F32"/>
    <w:rsid w:val="005D10CC"/>
    <w:rsid w:val="005D54C3"/>
    <w:rsid w:val="005D5BAB"/>
    <w:rsid w:val="005D69C2"/>
    <w:rsid w:val="005D6F7A"/>
    <w:rsid w:val="005D74F4"/>
    <w:rsid w:val="005D7DDE"/>
    <w:rsid w:val="005E036B"/>
    <w:rsid w:val="005E0379"/>
    <w:rsid w:val="005E0862"/>
    <w:rsid w:val="005E0C74"/>
    <w:rsid w:val="005E2540"/>
    <w:rsid w:val="005E40AE"/>
    <w:rsid w:val="005E5171"/>
    <w:rsid w:val="005E5937"/>
    <w:rsid w:val="005E5965"/>
    <w:rsid w:val="005E6919"/>
    <w:rsid w:val="005E69FF"/>
    <w:rsid w:val="005E7F3D"/>
    <w:rsid w:val="005F1CB5"/>
    <w:rsid w:val="005F2880"/>
    <w:rsid w:val="005F2FC5"/>
    <w:rsid w:val="005F34D5"/>
    <w:rsid w:val="005F44F4"/>
    <w:rsid w:val="005F4BFE"/>
    <w:rsid w:val="005F6417"/>
    <w:rsid w:val="00600A64"/>
    <w:rsid w:val="0060174F"/>
    <w:rsid w:val="00601E71"/>
    <w:rsid w:val="0060224F"/>
    <w:rsid w:val="006025B6"/>
    <w:rsid w:val="00603FF1"/>
    <w:rsid w:val="00606BD1"/>
    <w:rsid w:val="006109C7"/>
    <w:rsid w:val="00610ADE"/>
    <w:rsid w:val="00615A03"/>
    <w:rsid w:val="006161A1"/>
    <w:rsid w:val="00617239"/>
    <w:rsid w:val="006200A2"/>
    <w:rsid w:val="00620757"/>
    <w:rsid w:val="00622137"/>
    <w:rsid w:val="00623F14"/>
    <w:rsid w:val="00624146"/>
    <w:rsid w:val="006242E1"/>
    <w:rsid w:val="00625449"/>
    <w:rsid w:val="00625475"/>
    <w:rsid w:val="00625EA5"/>
    <w:rsid w:val="006264D2"/>
    <w:rsid w:val="00631D75"/>
    <w:rsid w:val="00631F21"/>
    <w:rsid w:val="0063273E"/>
    <w:rsid w:val="0063292C"/>
    <w:rsid w:val="0063315F"/>
    <w:rsid w:val="00634F5F"/>
    <w:rsid w:val="00635A2C"/>
    <w:rsid w:val="006362A2"/>
    <w:rsid w:val="00636DF7"/>
    <w:rsid w:val="00640FEA"/>
    <w:rsid w:val="006410DA"/>
    <w:rsid w:val="00642054"/>
    <w:rsid w:val="006441D6"/>
    <w:rsid w:val="00644837"/>
    <w:rsid w:val="006458FA"/>
    <w:rsid w:val="00646276"/>
    <w:rsid w:val="006467E3"/>
    <w:rsid w:val="0064688D"/>
    <w:rsid w:val="00646B27"/>
    <w:rsid w:val="006475C8"/>
    <w:rsid w:val="00647DE3"/>
    <w:rsid w:val="00650933"/>
    <w:rsid w:val="00650B68"/>
    <w:rsid w:val="006510DB"/>
    <w:rsid w:val="00651EDA"/>
    <w:rsid w:val="00652D23"/>
    <w:rsid w:val="006532B6"/>
    <w:rsid w:val="00654394"/>
    <w:rsid w:val="006556E4"/>
    <w:rsid w:val="00656E24"/>
    <w:rsid w:val="0065721A"/>
    <w:rsid w:val="006578CC"/>
    <w:rsid w:val="00662290"/>
    <w:rsid w:val="006647BF"/>
    <w:rsid w:val="0066481D"/>
    <w:rsid w:val="00664D99"/>
    <w:rsid w:val="0066573B"/>
    <w:rsid w:val="00666F46"/>
    <w:rsid w:val="0067182B"/>
    <w:rsid w:val="00671F26"/>
    <w:rsid w:val="00672799"/>
    <w:rsid w:val="00672E61"/>
    <w:rsid w:val="0067311C"/>
    <w:rsid w:val="006731BB"/>
    <w:rsid w:val="006731C0"/>
    <w:rsid w:val="0067358A"/>
    <w:rsid w:val="0067399E"/>
    <w:rsid w:val="00674BD8"/>
    <w:rsid w:val="0067504D"/>
    <w:rsid w:val="00675EF4"/>
    <w:rsid w:val="00676ED4"/>
    <w:rsid w:val="006805E4"/>
    <w:rsid w:val="006807EA"/>
    <w:rsid w:val="006808B6"/>
    <w:rsid w:val="00682A71"/>
    <w:rsid w:val="00683B17"/>
    <w:rsid w:val="006860FC"/>
    <w:rsid w:val="006869DE"/>
    <w:rsid w:val="006870B5"/>
    <w:rsid w:val="006873BF"/>
    <w:rsid w:val="0069023B"/>
    <w:rsid w:val="00691E97"/>
    <w:rsid w:val="00692C2F"/>
    <w:rsid w:val="00692C7C"/>
    <w:rsid w:val="006942A5"/>
    <w:rsid w:val="00694728"/>
    <w:rsid w:val="0069511D"/>
    <w:rsid w:val="00695778"/>
    <w:rsid w:val="0069579D"/>
    <w:rsid w:val="00695D9D"/>
    <w:rsid w:val="00696308"/>
    <w:rsid w:val="00697AA7"/>
    <w:rsid w:val="006A0857"/>
    <w:rsid w:val="006A1BDA"/>
    <w:rsid w:val="006A2B2D"/>
    <w:rsid w:val="006A2BEE"/>
    <w:rsid w:val="006A37CB"/>
    <w:rsid w:val="006A3D4D"/>
    <w:rsid w:val="006A4657"/>
    <w:rsid w:val="006A7672"/>
    <w:rsid w:val="006A796B"/>
    <w:rsid w:val="006B0335"/>
    <w:rsid w:val="006B03AE"/>
    <w:rsid w:val="006B113C"/>
    <w:rsid w:val="006B196A"/>
    <w:rsid w:val="006B1CAB"/>
    <w:rsid w:val="006B337C"/>
    <w:rsid w:val="006B5670"/>
    <w:rsid w:val="006B6162"/>
    <w:rsid w:val="006B7A7F"/>
    <w:rsid w:val="006C0525"/>
    <w:rsid w:val="006C0EBD"/>
    <w:rsid w:val="006C2087"/>
    <w:rsid w:val="006C2785"/>
    <w:rsid w:val="006C3E65"/>
    <w:rsid w:val="006C51A9"/>
    <w:rsid w:val="006C5F7F"/>
    <w:rsid w:val="006C6415"/>
    <w:rsid w:val="006C6AC1"/>
    <w:rsid w:val="006C7012"/>
    <w:rsid w:val="006C70D9"/>
    <w:rsid w:val="006C76D2"/>
    <w:rsid w:val="006D0013"/>
    <w:rsid w:val="006D105B"/>
    <w:rsid w:val="006D18FD"/>
    <w:rsid w:val="006D2556"/>
    <w:rsid w:val="006D48BA"/>
    <w:rsid w:val="006D499B"/>
    <w:rsid w:val="006D49B7"/>
    <w:rsid w:val="006D5BDE"/>
    <w:rsid w:val="006D5E33"/>
    <w:rsid w:val="006D735F"/>
    <w:rsid w:val="006D7DAE"/>
    <w:rsid w:val="006E0548"/>
    <w:rsid w:val="006E0C5B"/>
    <w:rsid w:val="006E1C03"/>
    <w:rsid w:val="006E25F6"/>
    <w:rsid w:val="006E3079"/>
    <w:rsid w:val="006E3912"/>
    <w:rsid w:val="006E433A"/>
    <w:rsid w:val="006E44D3"/>
    <w:rsid w:val="006E49B7"/>
    <w:rsid w:val="006E4E21"/>
    <w:rsid w:val="006E4FA7"/>
    <w:rsid w:val="006E589E"/>
    <w:rsid w:val="006E5C19"/>
    <w:rsid w:val="006E5F8F"/>
    <w:rsid w:val="006E655B"/>
    <w:rsid w:val="006E739A"/>
    <w:rsid w:val="006E78A8"/>
    <w:rsid w:val="006F20E4"/>
    <w:rsid w:val="006F247A"/>
    <w:rsid w:val="006F2AB4"/>
    <w:rsid w:val="006F4C78"/>
    <w:rsid w:val="006F5BE1"/>
    <w:rsid w:val="007003E2"/>
    <w:rsid w:val="00700EC2"/>
    <w:rsid w:val="00701035"/>
    <w:rsid w:val="00702396"/>
    <w:rsid w:val="0070313D"/>
    <w:rsid w:val="00704EAA"/>
    <w:rsid w:val="00710080"/>
    <w:rsid w:val="00710B60"/>
    <w:rsid w:val="00710F28"/>
    <w:rsid w:val="00711087"/>
    <w:rsid w:val="00711594"/>
    <w:rsid w:val="00714778"/>
    <w:rsid w:val="00714AD8"/>
    <w:rsid w:val="00716BA4"/>
    <w:rsid w:val="00717650"/>
    <w:rsid w:val="00720799"/>
    <w:rsid w:val="0072117C"/>
    <w:rsid w:val="00721571"/>
    <w:rsid w:val="00722859"/>
    <w:rsid w:val="007239CA"/>
    <w:rsid w:val="00724244"/>
    <w:rsid w:val="00724564"/>
    <w:rsid w:val="00724E47"/>
    <w:rsid w:val="0072558E"/>
    <w:rsid w:val="007255D4"/>
    <w:rsid w:val="00725913"/>
    <w:rsid w:val="00726421"/>
    <w:rsid w:val="00726ACC"/>
    <w:rsid w:val="00727964"/>
    <w:rsid w:val="00727D7E"/>
    <w:rsid w:val="007306D6"/>
    <w:rsid w:val="00730CD3"/>
    <w:rsid w:val="00731387"/>
    <w:rsid w:val="00731775"/>
    <w:rsid w:val="007333A7"/>
    <w:rsid w:val="00735822"/>
    <w:rsid w:val="00735958"/>
    <w:rsid w:val="00736CFB"/>
    <w:rsid w:val="007370E5"/>
    <w:rsid w:val="007374C3"/>
    <w:rsid w:val="00737926"/>
    <w:rsid w:val="00740EC5"/>
    <w:rsid w:val="007414FB"/>
    <w:rsid w:val="00741AC5"/>
    <w:rsid w:val="00742048"/>
    <w:rsid w:val="00742257"/>
    <w:rsid w:val="00742355"/>
    <w:rsid w:val="00743256"/>
    <w:rsid w:val="00743837"/>
    <w:rsid w:val="00743953"/>
    <w:rsid w:val="00743B7C"/>
    <w:rsid w:val="007451FD"/>
    <w:rsid w:val="007455FF"/>
    <w:rsid w:val="00746051"/>
    <w:rsid w:val="00747598"/>
    <w:rsid w:val="0075100C"/>
    <w:rsid w:val="00752229"/>
    <w:rsid w:val="0075240B"/>
    <w:rsid w:val="00752FC2"/>
    <w:rsid w:val="00753286"/>
    <w:rsid w:val="00753B69"/>
    <w:rsid w:val="00753F82"/>
    <w:rsid w:val="0075552E"/>
    <w:rsid w:val="007578D6"/>
    <w:rsid w:val="00761617"/>
    <w:rsid w:val="007629C9"/>
    <w:rsid w:val="00763437"/>
    <w:rsid w:val="00764DFE"/>
    <w:rsid w:val="007665CD"/>
    <w:rsid w:val="00767047"/>
    <w:rsid w:val="00770808"/>
    <w:rsid w:val="00772262"/>
    <w:rsid w:val="007725AF"/>
    <w:rsid w:val="0077303E"/>
    <w:rsid w:val="007746B2"/>
    <w:rsid w:val="0077558F"/>
    <w:rsid w:val="00780237"/>
    <w:rsid w:val="007809A7"/>
    <w:rsid w:val="0078106F"/>
    <w:rsid w:val="007821AE"/>
    <w:rsid w:val="0078313F"/>
    <w:rsid w:val="00783EA4"/>
    <w:rsid w:val="0078450A"/>
    <w:rsid w:val="00784EE7"/>
    <w:rsid w:val="00785D53"/>
    <w:rsid w:val="007871F1"/>
    <w:rsid w:val="00787278"/>
    <w:rsid w:val="00790413"/>
    <w:rsid w:val="00791C27"/>
    <w:rsid w:val="00793380"/>
    <w:rsid w:val="0079394F"/>
    <w:rsid w:val="0079556E"/>
    <w:rsid w:val="007972D2"/>
    <w:rsid w:val="00797A29"/>
    <w:rsid w:val="00797AB0"/>
    <w:rsid w:val="007A039C"/>
    <w:rsid w:val="007A28AF"/>
    <w:rsid w:val="007A4006"/>
    <w:rsid w:val="007A46C0"/>
    <w:rsid w:val="007A4B3F"/>
    <w:rsid w:val="007A5B85"/>
    <w:rsid w:val="007A63B3"/>
    <w:rsid w:val="007B0227"/>
    <w:rsid w:val="007B0F63"/>
    <w:rsid w:val="007B1330"/>
    <w:rsid w:val="007B1F33"/>
    <w:rsid w:val="007B48BB"/>
    <w:rsid w:val="007B50BD"/>
    <w:rsid w:val="007B6AA9"/>
    <w:rsid w:val="007B7F7B"/>
    <w:rsid w:val="007C040A"/>
    <w:rsid w:val="007C0FFC"/>
    <w:rsid w:val="007C13C4"/>
    <w:rsid w:val="007C150D"/>
    <w:rsid w:val="007C16B1"/>
    <w:rsid w:val="007C1ECD"/>
    <w:rsid w:val="007C4AC0"/>
    <w:rsid w:val="007C4D80"/>
    <w:rsid w:val="007C6874"/>
    <w:rsid w:val="007C73A4"/>
    <w:rsid w:val="007C7F51"/>
    <w:rsid w:val="007D1725"/>
    <w:rsid w:val="007D2D49"/>
    <w:rsid w:val="007D2E97"/>
    <w:rsid w:val="007D300D"/>
    <w:rsid w:val="007E2EFE"/>
    <w:rsid w:val="007E55AD"/>
    <w:rsid w:val="007E5C41"/>
    <w:rsid w:val="007E6615"/>
    <w:rsid w:val="007F0BF1"/>
    <w:rsid w:val="007F17AF"/>
    <w:rsid w:val="007F17E9"/>
    <w:rsid w:val="007F2153"/>
    <w:rsid w:val="007F312F"/>
    <w:rsid w:val="007F40C4"/>
    <w:rsid w:val="007F4F99"/>
    <w:rsid w:val="007F6C2C"/>
    <w:rsid w:val="007F796C"/>
    <w:rsid w:val="007F7BC1"/>
    <w:rsid w:val="008001BC"/>
    <w:rsid w:val="00800AE8"/>
    <w:rsid w:val="008017E0"/>
    <w:rsid w:val="00801A93"/>
    <w:rsid w:val="008022F3"/>
    <w:rsid w:val="00802FA0"/>
    <w:rsid w:val="00803CCF"/>
    <w:rsid w:val="008048CC"/>
    <w:rsid w:val="00805086"/>
    <w:rsid w:val="008053F9"/>
    <w:rsid w:val="008060BE"/>
    <w:rsid w:val="00807E48"/>
    <w:rsid w:val="008100ED"/>
    <w:rsid w:val="008126C0"/>
    <w:rsid w:val="00812B6C"/>
    <w:rsid w:val="0081499B"/>
    <w:rsid w:val="008202FC"/>
    <w:rsid w:val="008204B4"/>
    <w:rsid w:val="00820C4B"/>
    <w:rsid w:val="00822AC7"/>
    <w:rsid w:val="00824D0C"/>
    <w:rsid w:val="008253D4"/>
    <w:rsid w:val="0082584E"/>
    <w:rsid w:val="00825FEB"/>
    <w:rsid w:val="008272AD"/>
    <w:rsid w:val="00827CCC"/>
    <w:rsid w:val="00830892"/>
    <w:rsid w:val="00834FC4"/>
    <w:rsid w:val="008356B8"/>
    <w:rsid w:val="00835D51"/>
    <w:rsid w:val="0083603B"/>
    <w:rsid w:val="00836ADF"/>
    <w:rsid w:val="0084457C"/>
    <w:rsid w:val="0084489E"/>
    <w:rsid w:val="0084591D"/>
    <w:rsid w:val="00847480"/>
    <w:rsid w:val="00847E45"/>
    <w:rsid w:val="0085071F"/>
    <w:rsid w:val="008513F3"/>
    <w:rsid w:val="00851A19"/>
    <w:rsid w:val="00851FA8"/>
    <w:rsid w:val="00851FCA"/>
    <w:rsid w:val="00853BFA"/>
    <w:rsid w:val="00853CD5"/>
    <w:rsid w:val="008543C5"/>
    <w:rsid w:val="00854EE6"/>
    <w:rsid w:val="008557B6"/>
    <w:rsid w:val="0085588F"/>
    <w:rsid w:val="00855CA4"/>
    <w:rsid w:val="0085617A"/>
    <w:rsid w:val="00856E69"/>
    <w:rsid w:val="008571CD"/>
    <w:rsid w:val="00857E14"/>
    <w:rsid w:val="008602B6"/>
    <w:rsid w:val="008625C0"/>
    <w:rsid w:val="008634F5"/>
    <w:rsid w:val="00864636"/>
    <w:rsid w:val="00864C46"/>
    <w:rsid w:val="00865709"/>
    <w:rsid w:val="00866877"/>
    <w:rsid w:val="00867A33"/>
    <w:rsid w:val="008701B6"/>
    <w:rsid w:val="00870C51"/>
    <w:rsid w:val="00870D4B"/>
    <w:rsid w:val="00873277"/>
    <w:rsid w:val="008737EE"/>
    <w:rsid w:val="0087413B"/>
    <w:rsid w:val="00874514"/>
    <w:rsid w:val="00874CFF"/>
    <w:rsid w:val="00874DF1"/>
    <w:rsid w:val="0087687F"/>
    <w:rsid w:val="00881DDF"/>
    <w:rsid w:val="00881FD3"/>
    <w:rsid w:val="008823A9"/>
    <w:rsid w:val="008823ED"/>
    <w:rsid w:val="00882D90"/>
    <w:rsid w:val="00882E54"/>
    <w:rsid w:val="00883158"/>
    <w:rsid w:val="008836C7"/>
    <w:rsid w:val="00884A15"/>
    <w:rsid w:val="0088548C"/>
    <w:rsid w:val="00885D72"/>
    <w:rsid w:val="00885DBB"/>
    <w:rsid w:val="00885E7F"/>
    <w:rsid w:val="0089089D"/>
    <w:rsid w:val="00890D3E"/>
    <w:rsid w:val="00890D62"/>
    <w:rsid w:val="008910E2"/>
    <w:rsid w:val="00891FA4"/>
    <w:rsid w:val="00894116"/>
    <w:rsid w:val="008943A1"/>
    <w:rsid w:val="00894C4F"/>
    <w:rsid w:val="00894D45"/>
    <w:rsid w:val="00897AEB"/>
    <w:rsid w:val="008A09D8"/>
    <w:rsid w:val="008A0FF5"/>
    <w:rsid w:val="008A287B"/>
    <w:rsid w:val="008A2973"/>
    <w:rsid w:val="008A2D52"/>
    <w:rsid w:val="008A3D89"/>
    <w:rsid w:val="008A43D5"/>
    <w:rsid w:val="008A4B1B"/>
    <w:rsid w:val="008A786E"/>
    <w:rsid w:val="008B1ABE"/>
    <w:rsid w:val="008B3708"/>
    <w:rsid w:val="008B43E3"/>
    <w:rsid w:val="008B47DB"/>
    <w:rsid w:val="008B55F3"/>
    <w:rsid w:val="008C044A"/>
    <w:rsid w:val="008C057F"/>
    <w:rsid w:val="008C07B9"/>
    <w:rsid w:val="008C15A1"/>
    <w:rsid w:val="008C1806"/>
    <w:rsid w:val="008C1D6F"/>
    <w:rsid w:val="008C3947"/>
    <w:rsid w:val="008C4785"/>
    <w:rsid w:val="008C4FEB"/>
    <w:rsid w:val="008C58AC"/>
    <w:rsid w:val="008C5D1C"/>
    <w:rsid w:val="008C6318"/>
    <w:rsid w:val="008C735F"/>
    <w:rsid w:val="008D067C"/>
    <w:rsid w:val="008D072C"/>
    <w:rsid w:val="008D18F9"/>
    <w:rsid w:val="008D199A"/>
    <w:rsid w:val="008D240D"/>
    <w:rsid w:val="008D2CAF"/>
    <w:rsid w:val="008D322F"/>
    <w:rsid w:val="008D3ABB"/>
    <w:rsid w:val="008D406A"/>
    <w:rsid w:val="008D4772"/>
    <w:rsid w:val="008D545C"/>
    <w:rsid w:val="008D57B2"/>
    <w:rsid w:val="008D6905"/>
    <w:rsid w:val="008D7150"/>
    <w:rsid w:val="008E0314"/>
    <w:rsid w:val="008E0BC6"/>
    <w:rsid w:val="008E1471"/>
    <w:rsid w:val="008E15D2"/>
    <w:rsid w:val="008E24BB"/>
    <w:rsid w:val="008E3122"/>
    <w:rsid w:val="008E3136"/>
    <w:rsid w:val="008E52AA"/>
    <w:rsid w:val="008E5B55"/>
    <w:rsid w:val="008E6736"/>
    <w:rsid w:val="008E70D7"/>
    <w:rsid w:val="008E758A"/>
    <w:rsid w:val="008F04AD"/>
    <w:rsid w:val="008F0A35"/>
    <w:rsid w:val="008F1125"/>
    <w:rsid w:val="008F2B3F"/>
    <w:rsid w:val="008F2EF4"/>
    <w:rsid w:val="008F4260"/>
    <w:rsid w:val="008F5CE5"/>
    <w:rsid w:val="008F7656"/>
    <w:rsid w:val="008F7753"/>
    <w:rsid w:val="008F783C"/>
    <w:rsid w:val="00900CA6"/>
    <w:rsid w:val="009020A5"/>
    <w:rsid w:val="009022A7"/>
    <w:rsid w:val="00902C41"/>
    <w:rsid w:val="0090408E"/>
    <w:rsid w:val="009049B1"/>
    <w:rsid w:val="009049D4"/>
    <w:rsid w:val="00904F96"/>
    <w:rsid w:val="00905AE5"/>
    <w:rsid w:val="00905C5C"/>
    <w:rsid w:val="00906988"/>
    <w:rsid w:val="00906D30"/>
    <w:rsid w:val="00907BC3"/>
    <w:rsid w:val="0091153C"/>
    <w:rsid w:val="009116C8"/>
    <w:rsid w:val="00912407"/>
    <w:rsid w:val="00912F20"/>
    <w:rsid w:val="0091608D"/>
    <w:rsid w:val="00917F8E"/>
    <w:rsid w:val="00920639"/>
    <w:rsid w:val="00920720"/>
    <w:rsid w:val="009208E0"/>
    <w:rsid w:val="00920DF8"/>
    <w:rsid w:val="0092249C"/>
    <w:rsid w:val="009243E6"/>
    <w:rsid w:val="0092459B"/>
    <w:rsid w:val="00924684"/>
    <w:rsid w:val="00924793"/>
    <w:rsid w:val="00924D3E"/>
    <w:rsid w:val="00924F50"/>
    <w:rsid w:val="0092614A"/>
    <w:rsid w:val="0092703A"/>
    <w:rsid w:val="00931F1F"/>
    <w:rsid w:val="00932511"/>
    <w:rsid w:val="0093298F"/>
    <w:rsid w:val="0093310A"/>
    <w:rsid w:val="00933713"/>
    <w:rsid w:val="00933D0E"/>
    <w:rsid w:val="00934538"/>
    <w:rsid w:val="00935F8E"/>
    <w:rsid w:val="00937DC9"/>
    <w:rsid w:val="009407DC"/>
    <w:rsid w:val="009415E0"/>
    <w:rsid w:val="009421C5"/>
    <w:rsid w:val="0094358C"/>
    <w:rsid w:val="00943A33"/>
    <w:rsid w:val="00946170"/>
    <w:rsid w:val="00946714"/>
    <w:rsid w:val="009478D3"/>
    <w:rsid w:val="0095031B"/>
    <w:rsid w:val="00950EA9"/>
    <w:rsid w:val="00956CBE"/>
    <w:rsid w:val="00957FC0"/>
    <w:rsid w:val="00960E85"/>
    <w:rsid w:val="009620E1"/>
    <w:rsid w:val="0096213D"/>
    <w:rsid w:val="00962866"/>
    <w:rsid w:val="00962C82"/>
    <w:rsid w:val="0096379E"/>
    <w:rsid w:val="00963A6A"/>
    <w:rsid w:val="00963B2E"/>
    <w:rsid w:val="0096439D"/>
    <w:rsid w:val="00970D0C"/>
    <w:rsid w:val="00971C17"/>
    <w:rsid w:val="00973313"/>
    <w:rsid w:val="0097481D"/>
    <w:rsid w:val="00974898"/>
    <w:rsid w:val="00975646"/>
    <w:rsid w:val="0097715C"/>
    <w:rsid w:val="009801EF"/>
    <w:rsid w:val="00980353"/>
    <w:rsid w:val="0098064E"/>
    <w:rsid w:val="0098099C"/>
    <w:rsid w:val="00981831"/>
    <w:rsid w:val="00982095"/>
    <w:rsid w:val="0098214E"/>
    <w:rsid w:val="0098385B"/>
    <w:rsid w:val="00985102"/>
    <w:rsid w:val="00986C6B"/>
    <w:rsid w:val="0098791E"/>
    <w:rsid w:val="00987A12"/>
    <w:rsid w:val="00991C7B"/>
    <w:rsid w:val="009936DE"/>
    <w:rsid w:val="009942F8"/>
    <w:rsid w:val="009944B6"/>
    <w:rsid w:val="00994688"/>
    <w:rsid w:val="00996B92"/>
    <w:rsid w:val="009972E7"/>
    <w:rsid w:val="00997B9D"/>
    <w:rsid w:val="00997C90"/>
    <w:rsid w:val="009A1057"/>
    <w:rsid w:val="009A11BB"/>
    <w:rsid w:val="009A120E"/>
    <w:rsid w:val="009A1E7D"/>
    <w:rsid w:val="009A2A45"/>
    <w:rsid w:val="009A3F93"/>
    <w:rsid w:val="009A541C"/>
    <w:rsid w:val="009A68B7"/>
    <w:rsid w:val="009A69E2"/>
    <w:rsid w:val="009B0ED4"/>
    <w:rsid w:val="009B1087"/>
    <w:rsid w:val="009B210B"/>
    <w:rsid w:val="009B23C8"/>
    <w:rsid w:val="009B3143"/>
    <w:rsid w:val="009B3151"/>
    <w:rsid w:val="009B3531"/>
    <w:rsid w:val="009B47EB"/>
    <w:rsid w:val="009B4B2C"/>
    <w:rsid w:val="009B528A"/>
    <w:rsid w:val="009B5686"/>
    <w:rsid w:val="009B74F0"/>
    <w:rsid w:val="009B7AB6"/>
    <w:rsid w:val="009B7D67"/>
    <w:rsid w:val="009B7EAA"/>
    <w:rsid w:val="009C0CF7"/>
    <w:rsid w:val="009C0CF8"/>
    <w:rsid w:val="009C276A"/>
    <w:rsid w:val="009C3647"/>
    <w:rsid w:val="009C370E"/>
    <w:rsid w:val="009C3987"/>
    <w:rsid w:val="009C41AB"/>
    <w:rsid w:val="009C58C1"/>
    <w:rsid w:val="009C5CD6"/>
    <w:rsid w:val="009C5DEF"/>
    <w:rsid w:val="009C68DD"/>
    <w:rsid w:val="009C71E2"/>
    <w:rsid w:val="009C7640"/>
    <w:rsid w:val="009D0797"/>
    <w:rsid w:val="009D09F4"/>
    <w:rsid w:val="009D3744"/>
    <w:rsid w:val="009D37D6"/>
    <w:rsid w:val="009D3B5E"/>
    <w:rsid w:val="009D4A02"/>
    <w:rsid w:val="009D7700"/>
    <w:rsid w:val="009D7AE6"/>
    <w:rsid w:val="009E1AD3"/>
    <w:rsid w:val="009E1DCF"/>
    <w:rsid w:val="009E20FA"/>
    <w:rsid w:val="009E317A"/>
    <w:rsid w:val="009E3F90"/>
    <w:rsid w:val="009E4276"/>
    <w:rsid w:val="009E49A6"/>
    <w:rsid w:val="009E4AC2"/>
    <w:rsid w:val="009E60C5"/>
    <w:rsid w:val="009E735D"/>
    <w:rsid w:val="009F0B62"/>
    <w:rsid w:val="009F5788"/>
    <w:rsid w:val="009F5E55"/>
    <w:rsid w:val="00A00A6B"/>
    <w:rsid w:val="00A02A86"/>
    <w:rsid w:val="00A03D21"/>
    <w:rsid w:val="00A043F4"/>
    <w:rsid w:val="00A048A8"/>
    <w:rsid w:val="00A0641A"/>
    <w:rsid w:val="00A1177A"/>
    <w:rsid w:val="00A11E17"/>
    <w:rsid w:val="00A12890"/>
    <w:rsid w:val="00A14647"/>
    <w:rsid w:val="00A14753"/>
    <w:rsid w:val="00A14FCC"/>
    <w:rsid w:val="00A16342"/>
    <w:rsid w:val="00A16AD2"/>
    <w:rsid w:val="00A16B8B"/>
    <w:rsid w:val="00A210CD"/>
    <w:rsid w:val="00A21191"/>
    <w:rsid w:val="00A2250C"/>
    <w:rsid w:val="00A22FDF"/>
    <w:rsid w:val="00A23522"/>
    <w:rsid w:val="00A24A8D"/>
    <w:rsid w:val="00A258E1"/>
    <w:rsid w:val="00A26E82"/>
    <w:rsid w:val="00A27FA7"/>
    <w:rsid w:val="00A3014C"/>
    <w:rsid w:val="00A314EA"/>
    <w:rsid w:val="00A31B1B"/>
    <w:rsid w:val="00A31F63"/>
    <w:rsid w:val="00A325D6"/>
    <w:rsid w:val="00A3333D"/>
    <w:rsid w:val="00A35330"/>
    <w:rsid w:val="00A36ADF"/>
    <w:rsid w:val="00A40D48"/>
    <w:rsid w:val="00A41EFC"/>
    <w:rsid w:val="00A41FEA"/>
    <w:rsid w:val="00A42952"/>
    <w:rsid w:val="00A42E58"/>
    <w:rsid w:val="00A4542B"/>
    <w:rsid w:val="00A50720"/>
    <w:rsid w:val="00A5172B"/>
    <w:rsid w:val="00A52A73"/>
    <w:rsid w:val="00A54216"/>
    <w:rsid w:val="00A544B6"/>
    <w:rsid w:val="00A556AB"/>
    <w:rsid w:val="00A56FCB"/>
    <w:rsid w:val="00A6109D"/>
    <w:rsid w:val="00A62072"/>
    <w:rsid w:val="00A62969"/>
    <w:rsid w:val="00A62ADD"/>
    <w:rsid w:val="00A648D4"/>
    <w:rsid w:val="00A6534B"/>
    <w:rsid w:val="00A66150"/>
    <w:rsid w:val="00A70296"/>
    <w:rsid w:val="00A70C06"/>
    <w:rsid w:val="00A719A4"/>
    <w:rsid w:val="00A725BC"/>
    <w:rsid w:val="00A73249"/>
    <w:rsid w:val="00A732F4"/>
    <w:rsid w:val="00A742F8"/>
    <w:rsid w:val="00A74E3B"/>
    <w:rsid w:val="00A75A53"/>
    <w:rsid w:val="00A76FEC"/>
    <w:rsid w:val="00A77905"/>
    <w:rsid w:val="00A8075C"/>
    <w:rsid w:val="00A8081F"/>
    <w:rsid w:val="00A81121"/>
    <w:rsid w:val="00A81BDD"/>
    <w:rsid w:val="00A85ACC"/>
    <w:rsid w:val="00A85C53"/>
    <w:rsid w:val="00A87530"/>
    <w:rsid w:val="00A9004C"/>
    <w:rsid w:val="00A904FB"/>
    <w:rsid w:val="00A928A2"/>
    <w:rsid w:val="00A92F7E"/>
    <w:rsid w:val="00A93CE9"/>
    <w:rsid w:val="00A945C6"/>
    <w:rsid w:val="00A95A84"/>
    <w:rsid w:val="00A96A6F"/>
    <w:rsid w:val="00AA04BB"/>
    <w:rsid w:val="00AA04E3"/>
    <w:rsid w:val="00AA0A81"/>
    <w:rsid w:val="00AA25FD"/>
    <w:rsid w:val="00AA2AE7"/>
    <w:rsid w:val="00AA2E51"/>
    <w:rsid w:val="00AA3082"/>
    <w:rsid w:val="00AA46DB"/>
    <w:rsid w:val="00AA560A"/>
    <w:rsid w:val="00AA5C3A"/>
    <w:rsid w:val="00AB037E"/>
    <w:rsid w:val="00AB1F0D"/>
    <w:rsid w:val="00AB252E"/>
    <w:rsid w:val="00AB3C9A"/>
    <w:rsid w:val="00AB3CBF"/>
    <w:rsid w:val="00AB44F8"/>
    <w:rsid w:val="00AB4AE2"/>
    <w:rsid w:val="00AB4E42"/>
    <w:rsid w:val="00AB6106"/>
    <w:rsid w:val="00AB71DC"/>
    <w:rsid w:val="00AB74DE"/>
    <w:rsid w:val="00AC158D"/>
    <w:rsid w:val="00AC4E1C"/>
    <w:rsid w:val="00AC5906"/>
    <w:rsid w:val="00AC6736"/>
    <w:rsid w:val="00AC7C9E"/>
    <w:rsid w:val="00AC7FF6"/>
    <w:rsid w:val="00AD1FFE"/>
    <w:rsid w:val="00AD2761"/>
    <w:rsid w:val="00AD29CA"/>
    <w:rsid w:val="00AD4333"/>
    <w:rsid w:val="00AD4994"/>
    <w:rsid w:val="00AD4D67"/>
    <w:rsid w:val="00AD5609"/>
    <w:rsid w:val="00AD7DBF"/>
    <w:rsid w:val="00AE019A"/>
    <w:rsid w:val="00AE1D15"/>
    <w:rsid w:val="00AE28D7"/>
    <w:rsid w:val="00AE76A3"/>
    <w:rsid w:val="00AF053D"/>
    <w:rsid w:val="00AF3E8C"/>
    <w:rsid w:val="00AF44A6"/>
    <w:rsid w:val="00AF5466"/>
    <w:rsid w:val="00AF5DC8"/>
    <w:rsid w:val="00AF671E"/>
    <w:rsid w:val="00B021DA"/>
    <w:rsid w:val="00B02AB2"/>
    <w:rsid w:val="00B0324A"/>
    <w:rsid w:val="00B03836"/>
    <w:rsid w:val="00B039AE"/>
    <w:rsid w:val="00B0410E"/>
    <w:rsid w:val="00B05130"/>
    <w:rsid w:val="00B0517D"/>
    <w:rsid w:val="00B07A8A"/>
    <w:rsid w:val="00B07C7F"/>
    <w:rsid w:val="00B127CB"/>
    <w:rsid w:val="00B12A9E"/>
    <w:rsid w:val="00B1358A"/>
    <w:rsid w:val="00B15711"/>
    <w:rsid w:val="00B16BEE"/>
    <w:rsid w:val="00B203D3"/>
    <w:rsid w:val="00B228CD"/>
    <w:rsid w:val="00B22CEF"/>
    <w:rsid w:val="00B237F3"/>
    <w:rsid w:val="00B24F5E"/>
    <w:rsid w:val="00B267F3"/>
    <w:rsid w:val="00B26F42"/>
    <w:rsid w:val="00B27343"/>
    <w:rsid w:val="00B300AC"/>
    <w:rsid w:val="00B30A88"/>
    <w:rsid w:val="00B32188"/>
    <w:rsid w:val="00B323A8"/>
    <w:rsid w:val="00B33135"/>
    <w:rsid w:val="00B33DD5"/>
    <w:rsid w:val="00B34936"/>
    <w:rsid w:val="00B36D8F"/>
    <w:rsid w:val="00B374FB"/>
    <w:rsid w:val="00B37C15"/>
    <w:rsid w:val="00B37C84"/>
    <w:rsid w:val="00B41267"/>
    <w:rsid w:val="00B420CE"/>
    <w:rsid w:val="00B42BCA"/>
    <w:rsid w:val="00B42E9D"/>
    <w:rsid w:val="00B432D4"/>
    <w:rsid w:val="00B43D24"/>
    <w:rsid w:val="00B43EBF"/>
    <w:rsid w:val="00B44218"/>
    <w:rsid w:val="00B458DB"/>
    <w:rsid w:val="00B50C5D"/>
    <w:rsid w:val="00B51FF5"/>
    <w:rsid w:val="00B53307"/>
    <w:rsid w:val="00B53358"/>
    <w:rsid w:val="00B5343E"/>
    <w:rsid w:val="00B53A2B"/>
    <w:rsid w:val="00B53FDF"/>
    <w:rsid w:val="00B56484"/>
    <w:rsid w:val="00B578E7"/>
    <w:rsid w:val="00B60DFD"/>
    <w:rsid w:val="00B61047"/>
    <w:rsid w:val="00B612F8"/>
    <w:rsid w:val="00B61461"/>
    <w:rsid w:val="00B636A4"/>
    <w:rsid w:val="00B64092"/>
    <w:rsid w:val="00B645D6"/>
    <w:rsid w:val="00B64DA2"/>
    <w:rsid w:val="00B6565B"/>
    <w:rsid w:val="00B660CF"/>
    <w:rsid w:val="00B661E9"/>
    <w:rsid w:val="00B66254"/>
    <w:rsid w:val="00B67304"/>
    <w:rsid w:val="00B715BB"/>
    <w:rsid w:val="00B71CDB"/>
    <w:rsid w:val="00B71DDE"/>
    <w:rsid w:val="00B72495"/>
    <w:rsid w:val="00B72F1D"/>
    <w:rsid w:val="00B7329A"/>
    <w:rsid w:val="00B7331B"/>
    <w:rsid w:val="00B75363"/>
    <w:rsid w:val="00B75CBF"/>
    <w:rsid w:val="00B7627A"/>
    <w:rsid w:val="00B77026"/>
    <w:rsid w:val="00B7792F"/>
    <w:rsid w:val="00B824FC"/>
    <w:rsid w:val="00B825FE"/>
    <w:rsid w:val="00B82689"/>
    <w:rsid w:val="00B84C50"/>
    <w:rsid w:val="00B853A9"/>
    <w:rsid w:val="00B85653"/>
    <w:rsid w:val="00B87D58"/>
    <w:rsid w:val="00B90264"/>
    <w:rsid w:val="00B903F9"/>
    <w:rsid w:val="00B9059F"/>
    <w:rsid w:val="00B906E1"/>
    <w:rsid w:val="00B91B10"/>
    <w:rsid w:val="00B93E13"/>
    <w:rsid w:val="00B9552F"/>
    <w:rsid w:val="00B95677"/>
    <w:rsid w:val="00B9693C"/>
    <w:rsid w:val="00B97FDC"/>
    <w:rsid w:val="00BA0F6E"/>
    <w:rsid w:val="00BA14B8"/>
    <w:rsid w:val="00BA2E7E"/>
    <w:rsid w:val="00BA3543"/>
    <w:rsid w:val="00BA3935"/>
    <w:rsid w:val="00BA43DC"/>
    <w:rsid w:val="00BA5462"/>
    <w:rsid w:val="00BA5FDF"/>
    <w:rsid w:val="00BA6805"/>
    <w:rsid w:val="00BA6BBE"/>
    <w:rsid w:val="00BA77A4"/>
    <w:rsid w:val="00BA7D1F"/>
    <w:rsid w:val="00BA7E70"/>
    <w:rsid w:val="00BB02F7"/>
    <w:rsid w:val="00BB10C7"/>
    <w:rsid w:val="00BB1830"/>
    <w:rsid w:val="00BB231E"/>
    <w:rsid w:val="00BB287C"/>
    <w:rsid w:val="00BB33C1"/>
    <w:rsid w:val="00BB3D2E"/>
    <w:rsid w:val="00BB4E3B"/>
    <w:rsid w:val="00BB52C8"/>
    <w:rsid w:val="00BC05A2"/>
    <w:rsid w:val="00BC0F30"/>
    <w:rsid w:val="00BC1756"/>
    <w:rsid w:val="00BC2585"/>
    <w:rsid w:val="00BC27D0"/>
    <w:rsid w:val="00BC4A45"/>
    <w:rsid w:val="00BC658D"/>
    <w:rsid w:val="00BC7562"/>
    <w:rsid w:val="00BC76BB"/>
    <w:rsid w:val="00BC7A1A"/>
    <w:rsid w:val="00BD10EB"/>
    <w:rsid w:val="00BD19D3"/>
    <w:rsid w:val="00BD20E4"/>
    <w:rsid w:val="00BD3245"/>
    <w:rsid w:val="00BD331F"/>
    <w:rsid w:val="00BD4130"/>
    <w:rsid w:val="00BD5E0C"/>
    <w:rsid w:val="00BE011C"/>
    <w:rsid w:val="00BE0673"/>
    <w:rsid w:val="00BE06DB"/>
    <w:rsid w:val="00BE09F5"/>
    <w:rsid w:val="00BE1533"/>
    <w:rsid w:val="00BE199B"/>
    <w:rsid w:val="00BE2C9C"/>
    <w:rsid w:val="00BE3DED"/>
    <w:rsid w:val="00BE6D9B"/>
    <w:rsid w:val="00BE7647"/>
    <w:rsid w:val="00BF0204"/>
    <w:rsid w:val="00BF056C"/>
    <w:rsid w:val="00BF28D8"/>
    <w:rsid w:val="00BF2926"/>
    <w:rsid w:val="00BF2B4C"/>
    <w:rsid w:val="00BF32E9"/>
    <w:rsid w:val="00BF418F"/>
    <w:rsid w:val="00BF5066"/>
    <w:rsid w:val="00BF575F"/>
    <w:rsid w:val="00BF5A46"/>
    <w:rsid w:val="00BF6187"/>
    <w:rsid w:val="00BF682A"/>
    <w:rsid w:val="00BF699F"/>
    <w:rsid w:val="00BF74F7"/>
    <w:rsid w:val="00BF7C62"/>
    <w:rsid w:val="00C00D1E"/>
    <w:rsid w:val="00C01058"/>
    <w:rsid w:val="00C01EFD"/>
    <w:rsid w:val="00C02877"/>
    <w:rsid w:val="00C031C4"/>
    <w:rsid w:val="00C03A85"/>
    <w:rsid w:val="00C04E5E"/>
    <w:rsid w:val="00C05051"/>
    <w:rsid w:val="00C050E4"/>
    <w:rsid w:val="00C06E3B"/>
    <w:rsid w:val="00C07467"/>
    <w:rsid w:val="00C1062D"/>
    <w:rsid w:val="00C10FCD"/>
    <w:rsid w:val="00C112CA"/>
    <w:rsid w:val="00C1265F"/>
    <w:rsid w:val="00C142FF"/>
    <w:rsid w:val="00C148A8"/>
    <w:rsid w:val="00C1509C"/>
    <w:rsid w:val="00C15C1F"/>
    <w:rsid w:val="00C160FE"/>
    <w:rsid w:val="00C161DF"/>
    <w:rsid w:val="00C167C1"/>
    <w:rsid w:val="00C179DC"/>
    <w:rsid w:val="00C21392"/>
    <w:rsid w:val="00C23509"/>
    <w:rsid w:val="00C24367"/>
    <w:rsid w:val="00C24782"/>
    <w:rsid w:val="00C26CB5"/>
    <w:rsid w:val="00C27A01"/>
    <w:rsid w:val="00C31471"/>
    <w:rsid w:val="00C32221"/>
    <w:rsid w:val="00C33273"/>
    <w:rsid w:val="00C333AA"/>
    <w:rsid w:val="00C33ED7"/>
    <w:rsid w:val="00C34674"/>
    <w:rsid w:val="00C35ACD"/>
    <w:rsid w:val="00C403B5"/>
    <w:rsid w:val="00C40A34"/>
    <w:rsid w:val="00C40B74"/>
    <w:rsid w:val="00C40DEF"/>
    <w:rsid w:val="00C411B9"/>
    <w:rsid w:val="00C41279"/>
    <w:rsid w:val="00C41892"/>
    <w:rsid w:val="00C41895"/>
    <w:rsid w:val="00C42AAF"/>
    <w:rsid w:val="00C44FBC"/>
    <w:rsid w:val="00C45948"/>
    <w:rsid w:val="00C4673A"/>
    <w:rsid w:val="00C508E8"/>
    <w:rsid w:val="00C50EC1"/>
    <w:rsid w:val="00C5134B"/>
    <w:rsid w:val="00C51F21"/>
    <w:rsid w:val="00C520EC"/>
    <w:rsid w:val="00C52EB6"/>
    <w:rsid w:val="00C53358"/>
    <w:rsid w:val="00C53B7F"/>
    <w:rsid w:val="00C54EE3"/>
    <w:rsid w:val="00C55154"/>
    <w:rsid w:val="00C55951"/>
    <w:rsid w:val="00C55E5F"/>
    <w:rsid w:val="00C56592"/>
    <w:rsid w:val="00C56D96"/>
    <w:rsid w:val="00C5752B"/>
    <w:rsid w:val="00C575A8"/>
    <w:rsid w:val="00C606BC"/>
    <w:rsid w:val="00C60F27"/>
    <w:rsid w:val="00C61C4B"/>
    <w:rsid w:val="00C63959"/>
    <w:rsid w:val="00C64573"/>
    <w:rsid w:val="00C64923"/>
    <w:rsid w:val="00C65BEC"/>
    <w:rsid w:val="00C6606B"/>
    <w:rsid w:val="00C675B3"/>
    <w:rsid w:val="00C70065"/>
    <w:rsid w:val="00C70670"/>
    <w:rsid w:val="00C73247"/>
    <w:rsid w:val="00C737F2"/>
    <w:rsid w:val="00C73C6F"/>
    <w:rsid w:val="00C73CDF"/>
    <w:rsid w:val="00C7467E"/>
    <w:rsid w:val="00C7593C"/>
    <w:rsid w:val="00C75D21"/>
    <w:rsid w:val="00C77583"/>
    <w:rsid w:val="00C81BBB"/>
    <w:rsid w:val="00C8340B"/>
    <w:rsid w:val="00C8377E"/>
    <w:rsid w:val="00C83B3F"/>
    <w:rsid w:val="00C8483C"/>
    <w:rsid w:val="00C85A7A"/>
    <w:rsid w:val="00C8661D"/>
    <w:rsid w:val="00C8664A"/>
    <w:rsid w:val="00C8672A"/>
    <w:rsid w:val="00C91C7E"/>
    <w:rsid w:val="00C92093"/>
    <w:rsid w:val="00C928BB"/>
    <w:rsid w:val="00C9430E"/>
    <w:rsid w:val="00C95B91"/>
    <w:rsid w:val="00C95BFF"/>
    <w:rsid w:val="00C96635"/>
    <w:rsid w:val="00C96E74"/>
    <w:rsid w:val="00C9769E"/>
    <w:rsid w:val="00C97861"/>
    <w:rsid w:val="00CA1C27"/>
    <w:rsid w:val="00CA2153"/>
    <w:rsid w:val="00CA21F7"/>
    <w:rsid w:val="00CA2791"/>
    <w:rsid w:val="00CA5514"/>
    <w:rsid w:val="00CA6D0A"/>
    <w:rsid w:val="00CA732D"/>
    <w:rsid w:val="00CB17B3"/>
    <w:rsid w:val="00CB181C"/>
    <w:rsid w:val="00CB3C72"/>
    <w:rsid w:val="00CB4232"/>
    <w:rsid w:val="00CB4313"/>
    <w:rsid w:val="00CB44A9"/>
    <w:rsid w:val="00CB4D11"/>
    <w:rsid w:val="00CB6512"/>
    <w:rsid w:val="00CC17A0"/>
    <w:rsid w:val="00CC1AE2"/>
    <w:rsid w:val="00CC204C"/>
    <w:rsid w:val="00CC212E"/>
    <w:rsid w:val="00CC3FC6"/>
    <w:rsid w:val="00CC49E0"/>
    <w:rsid w:val="00CC4EFA"/>
    <w:rsid w:val="00CC5F1C"/>
    <w:rsid w:val="00CD0CD1"/>
    <w:rsid w:val="00CD1560"/>
    <w:rsid w:val="00CD1C4B"/>
    <w:rsid w:val="00CD2411"/>
    <w:rsid w:val="00CD27CF"/>
    <w:rsid w:val="00CD29B4"/>
    <w:rsid w:val="00CD2C4B"/>
    <w:rsid w:val="00CD38B6"/>
    <w:rsid w:val="00CD39BF"/>
    <w:rsid w:val="00CD3D90"/>
    <w:rsid w:val="00CD4261"/>
    <w:rsid w:val="00CD5EF6"/>
    <w:rsid w:val="00CD662D"/>
    <w:rsid w:val="00CD7B1C"/>
    <w:rsid w:val="00CD7D3C"/>
    <w:rsid w:val="00CE0A41"/>
    <w:rsid w:val="00CE0E9A"/>
    <w:rsid w:val="00CE1125"/>
    <w:rsid w:val="00CE1F6F"/>
    <w:rsid w:val="00CE2A07"/>
    <w:rsid w:val="00CE3B19"/>
    <w:rsid w:val="00CE4354"/>
    <w:rsid w:val="00CE56C9"/>
    <w:rsid w:val="00CE78CF"/>
    <w:rsid w:val="00CF058F"/>
    <w:rsid w:val="00CF0A54"/>
    <w:rsid w:val="00CF1582"/>
    <w:rsid w:val="00CF2560"/>
    <w:rsid w:val="00CF2791"/>
    <w:rsid w:val="00CF328C"/>
    <w:rsid w:val="00CF32C2"/>
    <w:rsid w:val="00CF3786"/>
    <w:rsid w:val="00CF5473"/>
    <w:rsid w:val="00CF56FE"/>
    <w:rsid w:val="00CF5729"/>
    <w:rsid w:val="00CF5A09"/>
    <w:rsid w:val="00CF6A31"/>
    <w:rsid w:val="00CF6F11"/>
    <w:rsid w:val="00CF754E"/>
    <w:rsid w:val="00CF77C4"/>
    <w:rsid w:val="00CF7BE9"/>
    <w:rsid w:val="00D00069"/>
    <w:rsid w:val="00D00480"/>
    <w:rsid w:val="00D009AE"/>
    <w:rsid w:val="00D02398"/>
    <w:rsid w:val="00D02EAB"/>
    <w:rsid w:val="00D03158"/>
    <w:rsid w:val="00D06381"/>
    <w:rsid w:val="00D07A3B"/>
    <w:rsid w:val="00D07CA6"/>
    <w:rsid w:val="00D07F86"/>
    <w:rsid w:val="00D10480"/>
    <w:rsid w:val="00D10909"/>
    <w:rsid w:val="00D10C75"/>
    <w:rsid w:val="00D119B3"/>
    <w:rsid w:val="00D12180"/>
    <w:rsid w:val="00D1257D"/>
    <w:rsid w:val="00D126D4"/>
    <w:rsid w:val="00D13025"/>
    <w:rsid w:val="00D1378E"/>
    <w:rsid w:val="00D13C0A"/>
    <w:rsid w:val="00D13F22"/>
    <w:rsid w:val="00D14AE4"/>
    <w:rsid w:val="00D160D1"/>
    <w:rsid w:val="00D16BEE"/>
    <w:rsid w:val="00D2103C"/>
    <w:rsid w:val="00D21829"/>
    <w:rsid w:val="00D2212D"/>
    <w:rsid w:val="00D2276F"/>
    <w:rsid w:val="00D2285E"/>
    <w:rsid w:val="00D26CBE"/>
    <w:rsid w:val="00D30292"/>
    <w:rsid w:val="00D30D6E"/>
    <w:rsid w:val="00D31C04"/>
    <w:rsid w:val="00D331A1"/>
    <w:rsid w:val="00D33EB4"/>
    <w:rsid w:val="00D34547"/>
    <w:rsid w:val="00D350BA"/>
    <w:rsid w:val="00D3530B"/>
    <w:rsid w:val="00D35DFC"/>
    <w:rsid w:val="00D36EBE"/>
    <w:rsid w:val="00D36F64"/>
    <w:rsid w:val="00D37173"/>
    <w:rsid w:val="00D37F90"/>
    <w:rsid w:val="00D37FC3"/>
    <w:rsid w:val="00D405FA"/>
    <w:rsid w:val="00D42213"/>
    <w:rsid w:val="00D444A6"/>
    <w:rsid w:val="00D449EB"/>
    <w:rsid w:val="00D44C98"/>
    <w:rsid w:val="00D45B3F"/>
    <w:rsid w:val="00D46900"/>
    <w:rsid w:val="00D46C90"/>
    <w:rsid w:val="00D50619"/>
    <w:rsid w:val="00D509BA"/>
    <w:rsid w:val="00D52AB8"/>
    <w:rsid w:val="00D54710"/>
    <w:rsid w:val="00D55398"/>
    <w:rsid w:val="00D559C0"/>
    <w:rsid w:val="00D55C81"/>
    <w:rsid w:val="00D574AF"/>
    <w:rsid w:val="00D57AAC"/>
    <w:rsid w:val="00D57E01"/>
    <w:rsid w:val="00D60060"/>
    <w:rsid w:val="00D60158"/>
    <w:rsid w:val="00D61E08"/>
    <w:rsid w:val="00D61FEB"/>
    <w:rsid w:val="00D64D45"/>
    <w:rsid w:val="00D66715"/>
    <w:rsid w:val="00D70BB7"/>
    <w:rsid w:val="00D70C81"/>
    <w:rsid w:val="00D721A0"/>
    <w:rsid w:val="00D733E4"/>
    <w:rsid w:val="00D73D5E"/>
    <w:rsid w:val="00D73E09"/>
    <w:rsid w:val="00D73FEB"/>
    <w:rsid w:val="00D74110"/>
    <w:rsid w:val="00D746A5"/>
    <w:rsid w:val="00D74B65"/>
    <w:rsid w:val="00D74E31"/>
    <w:rsid w:val="00D762E1"/>
    <w:rsid w:val="00D766F3"/>
    <w:rsid w:val="00D776E5"/>
    <w:rsid w:val="00D77B6E"/>
    <w:rsid w:val="00D77D1F"/>
    <w:rsid w:val="00D80E0C"/>
    <w:rsid w:val="00D83C17"/>
    <w:rsid w:val="00D84DEF"/>
    <w:rsid w:val="00D85170"/>
    <w:rsid w:val="00D851A6"/>
    <w:rsid w:val="00D85682"/>
    <w:rsid w:val="00D85C5F"/>
    <w:rsid w:val="00D85D9D"/>
    <w:rsid w:val="00D85E5E"/>
    <w:rsid w:val="00D85EF9"/>
    <w:rsid w:val="00D860B5"/>
    <w:rsid w:val="00D86FF1"/>
    <w:rsid w:val="00D874CE"/>
    <w:rsid w:val="00D87D65"/>
    <w:rsid w:val="00D906F4"/>
    <w:rsid w:val="00D90952"/>
    <w:rsid w:val="00D90A7C"/>
    <w:rsid w:val="00D91165"/>
    <w:rsid w:val="00D917C9"/>
    <w:rsid w:val="00D9225B"/>
    <w:rsid w:val="00D92ACF"/>
    <w:rsid w:val="00D92EC7"/>
    <w:rsid w:val="00D93F97"/>
    <w:rsid w:val="00D9643D"/>
    <w:rsid w:val="00D96CE9"/>
    <w:rsid w:val="00D971F6"/>
    <w:rsid w:val="00DA1232"/>
    <w:rsid w:val="00DA29AE"/>
    <w:rsid w:val="00DA5589"/>
    <w:rsid w:val="00DA73AD"/>
    <w:rsid w:val="00DB1F4F"/>
    <w:rsid w:val="00DB211D"/>
    <w:rsid w:val="00DB442A"/>
    <w:rsid w:val="00DB4530"/>
    <w:rsid w:val="00DB47DB"/>
    <w:rsid w:val="00DB4EEA"/>
    <w:rsid w:val="00DB58A0"/>
    <w:rsid w:val="00DB5B9E"/>
    <w:rsid w:val="00DB66D0"/>
    <w:rsid w:val="00DB681A"/>
    <w:rsid w:val="00DB70AD"/>
    <w:rsid w:val="00DB7C7C"/>
    <w:rsid w:val="00DC0E3F"/>
    <w:rsid w:val="00DC14C1"/>
    <w:rsid w:val="00DC16C9"/>
    <w:rsid w:val="00DC1C6E"/>
    <w:rsid w:val="00DC2503"/>
    <w:rsid w:val="00DC26E8"/>
    <w:rsid w:val="00DC2B0C"/>
    <w:rsid w:val="00DC36CA"/>
    <w:rsid w:val="00DC4FB3"/>
    <w:rsid w:val="00DC50F1"/>
    <w:rsid w:val="00DC53F1"/>
    <w:rsid w:val="00DC6C69"/>
    <w:rsid w:val="00DC6D62"/>
    <w:rsid w:val="00DD05D6"/>
    <w:rsid w:val="00DD14C0"/>
    <w:rsid w:val="00DD2186"/>
    <w:rsid w:val="00DD3AE0"/>
    <w:rsid w:val="00DD46FC"/>
    <w:rsid w:val="00DD4B8B"/>
    <w:rsid w:val="00DD51A8"/>
    <w:rsid w:val="00DD5445"/>
    <w:rsid w:val="00DD76D6"/>
    <w:rsid w:val="00DE0409"/>
    <w:rsid w:val="00DE0559"/>
    <w:rsid w:val="00DE0966"/>
    <w:rsid w:val="00DE2051"/>
    <w:rsid w:val="00DE240A"/>
    <w:rsid w:val="00DE30A3"/>
    <w:rsid w:val="00DE38B6"/>
    <w:rsid w:val="00DE571C"/>
    <w:rsid w:val="00DE5C38"/>
    <w:rsid w:val="00DE5F07"/>
    <w:rsid w:val="00DE78AE"/>
    <w:rsid w:val="00DF024D"/>
    <w:rsid w:val="00DF0696"/>
    <w:rsid w:val="00DF142E"/>
    <w:rsid w:val="00DF172C"/>
    <w:rsid w:val="00DF47BF"/>
    <w:rsid w:val="00DF50C9"/>
    <w:rsid w:val="00DF5AB6"/>
    <w:rsid w:val="00DF67B3"/>
    <w:rsid w:val="00DF6B17"/>
    <w:rsid w:val="00DF7280"/>
    <w:rsid w:val="00E0013F"/>
    <w:rsid w:val="00E02F18"/>
    <w:rsid w:val="00E047E7"/>
    <w:rsid w:val="00E049FE"/>
    <w:rsid w:val="00E056BD"/>
    <w:rsid w:val="00E05BBA"/>
    <w:rsid w:val="00E06C7A"/>
    <w:rsid w:val="00E07587"/>
    <w:rsid w:val="00E07599"/>
    <w:rsid w:val="00E07EDF"/>
    <w:rsid w:val="00E11DFE"/>
    <w:rsid w:val="00E13846"/>
    <w:rsid w:val="00E1387B"/>
    <w:rsid w:val="00E1404D"/>
    <w:rsid w:val="00E17456"/>
    <w:rsid w:val="00E20965"/>
    <w:rsid w:val="00E2149F"/>
    <w:rsid w:val="00E22A6B"/>
    <w:rsid w:val="00E2408B"/>
    <w:rsid w:val="00E25A4B"/>
    <w:rsid w:val="00E26880"/>
    <w:rsid w:val="00E27CD7"/>
    <w:rsid w:val="00E30544"/>
    <w:rsid w:val="00E309FC"/>
    <w:rsid w:val="00E30BC3"/>
    <w:rsid w:val="00E30EC0"/>
    <w:rsid w:val="00E311F1"/>
    <w:rsid w:val="00E33491"/>
    <w:rsid w:val="00E3356E"/>
    <w:rsid w:val="00E33A0D"/>
    <w:rsid w:val="00E33CF8"/>
    <w:rsid w:val="00E348AE"/>
    <w:rsid w:val="00E35371"/>
    <w:rsid w:val="00E375DC"/>
    <w:rsid w:val="00E37D9B"/>
    <w:rsid w:val="00E40D7E"/>
    <w:rsid w:val="00E44083"/>
    <w:rsid w:val="00E4470E"/>
    <w:rsid w:val="00E44863"/>
    <w:rsid w:val="00E45286"/>
    <w:rsid w:val="00E45FCB"/>
    <w:rsid w:val="00E47796"/>
    <w:rsid w:val="00E50CC9"/>
    <w:rsid w:val="00E518E5"/>
    <w:rsid w:val="00E51F48"/>
    <w:rsid w:val="00E53EB2"/>
    <w:rsid w:val="00E54869"/>
    <w:rsid w:val="00E54B0B"/>
    <w:rsid w:val="00E54C5E"/>
    <w:rsid w:val="00E55FD3"/>
    <w:rsid w:val="00E56234"/>
    <w:rsid w:val="00E56BB3"/>
    <w:rsid w:val="00E570F3"/>
    <w:rsid w:val="00E608AD"/>
    <w:rsid w:val="00E65061"/>
    <w:rsid w:val="00E65F89"/>
    <w:rsid w:val="00E66E84"/>
    <w:rsid w:val="00E7272C"/>
    <w:rsid w:val="00E72E04"/>
    <w:rsid w:val="00E739BE"/>
    <w:rsid w:val="00E73A46"/>
    <w:rsid w:val="00E73EC3"/>
    <w:rsid w:val="00E74200"/>
    <w:rsid w:val="00E749B7"/>
    <w:rsid w:val="00E7514D"/>
    <w:rsid w:val="00E754A0"/>
    <w:rsid w:val="00E75AB4"/>
    <w:rsid w:val="00E761E1"/>
    <w:rsid w:val="00E8043E"/>
    <w:rsid w:val="00E8269B"/>
    <w:rsid w:val="00E832E8"/>
    <w:rsid w:val="00E83876"/>
    <w:rsid w:val="00E84592"/>
    <w:rsid w:val="00E875C5"/>
    <w:rsid w:val="00E876B1"/>
    <w:rsid w:val="00E90CCB"/>
    <w:rsid w:val="00E91581"/>
    <w:rsid w:val="00E91669"/>
    <w:rsid w:val="00E92858"/>
    <w:rsid w:val="00E94BC5"/>
    <w:rsid w:val="00E953B3"/>
    <w:rsid w:val="00E969C3"/>
    <w:rsid w:val="00E96DAB"/>
    <w:rsid w:val="00EA0ACD"/>
    <w:rsid w:val="00EA0C62"/>
    <w:rsid w:val="00EA2B1A"/>
    <w:rsid w:val="00EA2C1F"/>
    <w:rsid w:val="00EA5CF2"/>
    <w:rsid w:val="00EA7386"/>
    <w:rsid w:val="00EB04D4"/>
    <w:rsid w:val="00EB275A"/>
    <w:rsid w:val="00EB300D"/>
    <w:rsid w:val="00EB4517"/>
    <w:rsid w:val="00EB4911"/>
    <w:rsid w:val="00EB6A74"/>
    <w:rsid w:val="00EB74AA"/>
    <w:rsid w:val="00EB796C"/>
    <w:rsid w:val="00EB7BDD"/>
    <w:rsid w:val="00EC0A89"/>
    <w:rsid w:val="00EC0C73"/>
    <w:rsid w:val="00EC159F"/>
    <w:rsid w:val="00EC1B69"/>
    <w:rsid w:val="00EC239C"/>
    <w:rsid w:val="00EC336F"/>
    <w:rsid w:val="00EC3E9D"/>
    <w:rsid w:val="00EC4210"/>
    <w:rsid w:val="00EC4699"/>
    <w:rsid w:val="00EC64DE"/>
    <w:rsid w:val="00EC69B0"/>
    <w:rsid w:val="00EC7134"/>
    <w:rsid w:val="00ED1E6B"/>
    <w:rsid w:val="00ED2274"/>
    <w:rsid w:val="00ED2640"/>
    <w:rsid w:val="00ED2E49"/>
    <w:rsid w:val="00ED38FB"/>
    <w:rsid w:val="00ED3A01"/>
    <w:rsid w:val="00ED4AAC"/>
    <w:rsid w:val="00ED4C0A"/>
    <w:rsid w:val="00ED795B"/>
    <w:rsid w:val="00EE35B4"/>
    <w:rsid w:val="00EE3910"/>
    <w:rsid w:val="00EE6B82"/>
    <w:rsid w:val="00EF04AA"/>
    <w:rsid w:val="00EF1E7F"/>
    <w:rsid w:val="00EF39A6"/>
    <w:rsid w:val="00EF3F55"/>
    <w:rsid w:val="00EF5520"/>
    <w:rsid w:val="00EF57B2"/>
    <w:rsid w:val="00EF6437"/>
    <w:rsid w:val="00EF65E4"/>
    <w:rsid w:val="00EF6C34"/>
    <w:rsid w:val="00EF7B98"/>
    <w:rsid w:val="00F02E15"/>
    <w:rsid w:val="00F03081"/>
    <w:rsid w:val="00F047EF"/>
    <w:rsid w:val="00F055F3"/>
    <w:rsid w:val="00F06175"/>
    <w:rsid w:val="00F07990"/>
    <w:rsid w:val="00F125FF"/>
    <w:rsid w:val="00F128D1"/>
    <w:rsid w:val="00F14F85"/>
    <w:rsid w:val="00F150BB"/>
    <w:rsid w:val="00F169CF"/>
    <w:rsid w:val="00F1706C"/>
    <w:rsid w:val="00F17D7E"/>
    <w:rsid w:val="00F2037C"/>
    <w:rsid w:val="00F21976"/>
    <w:rsid w:val="00F229DB"/>
    <w:rsid w:val="00F229E3"/>
    <w:rsid w:val="00F2370E"/>
    <w:rsid w:val="00F23930"/>
    <w:rsid w:val="00F23F8D"/>
    <w:rsid w:val="00F255C0"/>
    <w:rsid w:val="00F27057"/>
    <w:rsid w:val="00F271FC"/>
    <w:rsid w:val="00F30449"/>
    <w:rsid w:val="00F30D5B"/>
    <w:rsid w:val="00F32C09"/>
    <w:rsid w:val="00F32E62"/>
    <w:rsid w:val="00F32F85"/>
    <w:rsid w:val="00F3441B"/>
    <w:rsid w:val="00F34E5A"/>
    <w:rsid w:val="00F3522D"/>
    <w:rsid w:val="00F353AC"/>
    <w:rsid w:val="00F3745F"/>
    <w:rsid w:val="00F4082A"/>
    <w:rsid w:val="00F41A2B"/>
    <w:rsid w:val="00F41EB4"/>
    <w:rsid w:val="00F42E55"/>
    <w:rsid w:val="00F42FAD"/>
    <w:rsid w:val="00F4375B"/>
    <w:rsid w:val="00F47230"/>
    <w:rsid w:val="00F5049C"/>
    <w:rsid w:val="00F50617"/>
    <w:rsid w:val="00F51892"/>
    <w:rsid w:val="00F51C9D"/>
    <w:rsid w:val="00F522AD"/>
    <w:rsid w:val="00F52FA5"/>
    <w:rsid w:val="00F5365A"/>
    <w:rsid w:val="00F53853"/>
    <w:rsid w:val="00F56C07"/>
    <w:rsid w:val="00F56CE4"/>
    <w:rsid w:val="00F60DCE"/>
    <w:rsid w:val="00F6123D"/>
    <w:rsid w:val="00F628AA"/>
    <w:rsid w:val="00F6407A"/>
    <w:rsid w:val="00F64F07"/>
    <w:rsid w:val="00F6500F"/>
    <w:rsid w:val="00F65A7D"/>
    <w:rsid w:val="00F6724A"/>
    <w:rsid w:val="00F67B8B"/>
    <w:rsid w:val="00F67CC5"/>
    <w:rsid w:val="00F67D17"/>
    <w:rsid w:val="00F701C8"/>
    <w:rsid w:val="00F70F03"/>
    <w:rsid w:val="00F713A3"/>
    <w:rsid w:val="00F715E4"/>
    <w:rsid w:val="00F71C19"/>
    <w:rsid w:val="00F74853"/>
    <w:rsid w:val="00F753B9"/>
    <w:rsid w:val="00F75EA4"/>
    <w:rsid w:val="00F76B49"/>
    <w:rsid w:val="00F7722A"/>
    <w:rsid w:val="00F77C7D"/>
    <w:rsid w:val="00F80388"/>
    <w:rsid w:val="00F82031"/>
    <w:rsid w:val="00F84527"/>
    <w:rsid w:val="00F84933"/>
    <w:rsid w:val="00F8590C"/>
    <w:rsid w:val="00F86395"/>
    <w:rsid w:val="00F879B1"/>
    <w:rsid w:val="00F879E6"/>
    <w:rsid w:val="00F9095B"/>
    <w:rsid w:val="00F920A1"/>
    <w:rsid w:val="00F923DF"/>
    <w:rsid w:val="00F93E74"/>
    <w:rsid w:val="00F94591"/>
    <w:rsid w:val="00F97637"/>
    <w:rsid w:val="00FA05E0"/>
    <w:rsid w:val="00FA07BB"/>
    <w:rsid w:val="00FA1357"/>
    <w:rsid w:val="00FA421B"/>
    <w:rsid w:val="00FA4D34"/>
    <w:rsid w:val="00FA5713"/>
    <w:rsid w:val="00FA6EA8"/>
    <w:rsid w:val="00FA7AFE"/>
    <w:rsid w:val="00FB07F0"/>
    <w:rsid w:val="00FB11E8"/>
    <w:rsid w:val="00FB27DA"/>
    <w:rsid w:val="00FB2CC0"/>
    <w:rsid w:val="00FB2E93"/>
    <w:rsid w:val="00FB30BF"/>
    <w:rsid w:val="00FB3229"/>
    <w:rsid w:val="00FB4F26"/>
    <w:rsid w:val="00FB6029"/>
    <w:rsid w:val="00FB6066"/>
    <w:rsid w:val="00FB6290"/>
    <w:rsid w:val="00FB665F"/>
    <w:rsid w:val="00FB6EF9"/>
    <w:rsid w:val="00FB7943"/>
    <w:rsid w:val="00FB7D6E"/>
    <w:rsid w:val="00FC0636"/>
    <w:rsid w:val="00FC0ADA"/>
    <w:rsid w:val="00FC11E7"/>
    <w:rsid w:val="00FC19C2"/>
    <w:rsid w:val="00FC231C"/>
    <w:rsid w:val="00FC391C"/>
    <w:rsid w:val="00FC47F8"/>
    <w:rsid w:val="00FC648C"/>
    <w:rsid w:val="00FC7497"/>
    <w:rsid w:val="00FC76C1"/>
    <w:rsid w:val="00FC7EF8"/>
    <w:rsid w:val="00FD07CE"/>
    <w:rsid w:val="00FD188D"/>
    <w:rsid w:val="00FD3EF3"/>
    <w:rsid w:val="00FD4CF3"/>
    <w:rsid w:val="00FD6F13"/>
    <w:rsid w:val="00FD7769"/>
    <w:rsid w:val="00FD7BDF"/>
    <w:rsid w:val="00FE0B9E"/>
    <w:rsid w:val="00FE1086"/>
    <w:rsid w:val="00FE193E"/>
    <w:rsid w:val="00FE1F26"/>
    <w:rsid w:val="00FE52D6"/>
    <w:rsid w:val="00FE5330"/>
    <w:rsid w:val="00FE567E"/>
    <w:rsid w:val="00FE5D27"/>
    <w:rsid w:val="00FE62E9"/>
    <w:rsid w:val="00FE782F"/>
    <w:rsid w:val="00FF11DE"/>
    <w:rsid w:val="00FF1A8C"/>
    <w:rsid w:val="00FF1AF8"/>
    <w:rsid w:val="00FF359C"/>
    <w:rsid w:val="00FF3A1D"/>
    <w:rsid w:val="00FF40C7"/>
    <w:rsid w:val="00FF4178"/>
    <w:rsid w:val="00FF4488"/>
    <w:rsid w:val="00FF54DF"/>
    <w:rsid w:val="00FF64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10063CA"/>
  <w15:chartTrackingRefBased/>
  <w15:docId w15:val="{EF1D8989-F48C-45B9-9DDD-C21261646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CD5"/>
  </w:style>
  <w:style w:type="paragraph" w:styleId="Heading1">
    <w:name w:val="heading 1"/>
    <w:basedOn w:val="Normal"/>
    <w:next w:val="Normal"/>
    <w:link w:val="Heading1Char"/>
    <w:uiPriority w:val="9"/>
    <w:qFormat/>
    <w:rsid w:val="006A4657"/>
    <w:pPr>
      <w:keepNext/>
      <w:keepLines/>
      <w:spacing w:before="360" w:after="12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6A4657"/>
    <w:pPr>
      <w:keepNext/>
      <w:keepLines/>
      <w:spacing w:before="160" w:after="12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256E4F"/>
    <w:pPr>
      <w:keepNext/>
      <w:keepLines/>
      <w:spacing w:before="120" w:after="120"/>
      <w:outlineLvl w:val="2"/>
    </w:pPr>
    <w:rPr>
      <w:rFonts w:asciiTheme="majorHAnsi" w:eastAsiaTheme="majorEastAsia" w:hAnsiTheme="majorHAnsi" w:cstheme="majorBidi"/>
      <w:i/>
      <w:color w:val="000000" w:themeColor="text1"/>
      <w:sz w:val="24"/>
      <w:szCs w:val="24"/>
    </w:rPr>
  </w:style>
  <w:style w:type="paragraph" w:styleId="Heading4">
    <w:name w:val="heading 4"/>
    <w:basedOn w:val="Normal"/>
    <w:next w:val="Normal"/>
    <w:link w:val="Heading4Char"/>
    <w:uiPriority w:val="9"/>
    <w:semiHidden/>
    <w:unhideWhenUsed/>
    <w:qFormat/>
    <w:rsid w:val="000346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3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A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7AB0"/>
    <w:rPr>
      <w:rFonts w:ascii="Calibri" w:hAnsi="Calibri" w:cs="Calibri"/>
      <w:noProof/>
    </w:rPr>
  </w:style>
  <w:style w:type="paragraph" w:customStyle="1" w:styleId="EndNoteBibliography">
    <w:name w:val="EndNote Bibliography"/>
    <w:basedOn w:val="Normal"/>
    <w:link w:val="EndNoteBibliographyChar"/>
    <w:rsid w:val="00797AB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97AB0"/>
    <w:rPr>
      <w:rFonts w:ascii="Calibri" w:hAnsi="Calibri" w:cs="Calibri"/>
      <w:noProof/>
    </w:rPr>
  </w:style>
  <w:style w:type="paragraph" w:styleId="ListParagraph">
    <w:name w:val="List Paragraph"/>
    <w:basedOn w:val="Normal"/>
    <w:uiPriority w:val="34"/>
    <w:qFormat/>
    <w:rsid w:val="00721571"/>
    <w:pPr>
      <w:ind w:left="720"/>
      <w:contextualSpacing/>
    </w:pPr>
  </w:style>
  <w:style w:type="character" w:customStyle="1" w:styleId="Heading1Char">
    <w:name w:val="Heading 1 Char"/>
    <w:basedOn w:val="DefaultParagraphFont"/>
    <w:link w:val="Heading1"/>
    <w:uiPriority w:val="9"/>
    <w:rsid w:val="006A465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6A4657"/>
    <w:rPr>
      <w:rFonts w:asciiTheme="majorHAnsi" w:eastAsiaTheme="majorEastAsia" w:hAnsiTheme="majorHAnsi" w:cstheme="majorBidi"/>
      <w:color w:val="000000" w:themeColor="text1"/>
      <w:sz w:val="26"/>
      <w:szCs w:val="26"/>
    </w:rPr>
  </w:style>
  <w:style w:type="character" w:customStyle="1" w:styleId="Heading4Char">
    <w:name w:val="Heading 4 Char"/>
    <w:basedOn w:val="DefaultParagraphFont"/>
    <w:link w:val="Heading4"/>
    <w:uiPriority w:val="9"/>
    <w:semiHidden/>
    <w:rsid w:val="0003468B"/>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3468B"/>
    <w:rPr>
      <w:rFonts w:ascii="Times New Roman" w:hAnsi="Times New Roman" w:cs="Times New Roman"/>
      <w:sz w:val="24"/>
      <w:szCs w:val="24"/>
    </w:rPr>
  </w:style>
  <w:style w:type="paragraph" w:styleId="Caption">
    <w:name w:val="caption"/>
    <w:basedOn w:val="Normal"/>
    <w:next w:val="Normal"/>
    <w:uiPriority w:val="35"/>
    <w:unhideWhenUsed/>
    <w:qFormat/>
    <w:rsid w:val="00A1464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56E4F"/>
    <w:rPr>
      <w:rFonts w:asciiTheme="majorHAnsi" w:eastAsiaTheme="majorEastAsia" w:hAnsiTheme="majorHAnsi" w:cstheme="majorBidi"/>
      <w:i/>
      <w:color w:val="000000" w:themeColor="text1"/>
      <w:sz w:val="24"/>
      <w:szCs w:val="24"/>
    </w:rPr>
  </w:style>
  <w:style w:type="paragraph" w:styleId="TOCHeading">
    <w:name w:val="TOC Heading"/>
    <w:basedOn w:val="Heading1"/>
    <w:next w:val="Normal"/>
    <w:uiPriority w:val="39"/>
    <w:unhideWhenUsed/>
    <w:qFormat/>
    <w:rsid w:val="00124066"/>
    <w:pPr>
      <w:spacing w:before="240" w:after="0"/>
      <w:outlineLvl w:val="9"/>
    </w:pPr>
    <w:rPr>
      <w:lang w:eastAsia="en-US"/>
    </w:rPr>
  </w:style>
  <w:style w:type="paragraph" w:styleId="TOC1">
    <w:name w:val="toc 1"/>
    <w:basedOn w:val="Normal"/>
    <w:next w:val="Normal"/>
    <w:autoRedefine/>
    <w:uiPriority w:val="39"/>
    <w:unhideWhenUsed/>
    <w:rsid w:val="00124066"/>
    <w:pPr>
      <w:spacing w:after="100"/>
    </w:pPr>
  </w:style>
  <w:style w:type="paragraph" w:styleId="TOC2">
    <w:name w:val="toc 2"/>
    <w:basedOn w:val="Normal"/>
    <w:next w:val="Normal"/>
    <w:autoRedefine/>
    <w:uiPriority w:val="39"/>
    <w:unhideWhenUsed/>
    <w:rsid w:val="00124066"/>
    <w:pPr>
      <w:spacing w:after="100"/>
      <w:ind w:left="220"/>
    </w:pPr>
  </w:style>
  <w:style w:type="character" w:styleId="Hyperlink">
    <w:name w:val="Hyperlink"/>
    <w:basedOn w:val="DefaultParagraphFont"/>
    <w:uiPriority w:val="99"/>
    <w:unhideWhenUsed/>
    <w:rsid w:val="00124066"/>
    <w:rPr>
      <w:color w:val="0563C1" w:themeColor="hyperlink"/>
      <w:u w:val="single"/>
    </w:rPr>
  </w:style>
  <w:style w:type="character" w:styleId="UnresolvedMention">
    <w:name w:val="Unresolved Mention"/>
    <w:basedOn w:val="DefaultParagraphFont"/>
    <w:uiPriority w:val="99"/>
    <w:semiHidden/>
    <w:unhideWhenUsed/>
    <w:rsid w:val="0036573D"/>
    <w:rPr>
      <w:color w:val="605E5C"/>
      <w:shd w:val="clear" w:color="auto" w:fill="E1DFDD"/>
    </w:rPr>
  </w:style>
  <w:style w:type="paragraph" w:styleId="Header">
    <w:name w:val="header"/>
    <w:basedOn w:val="Normal"/>
    <w:link w:val="HeaderChar"/>
    <w:uiPriority w:val="99"/>
    <w:unhideWhenUsed/>
    <w:rsid w:val="00EC15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59F"/>
  </w:style>
  <w:style w:type="paragraph" w:styleId="Footer">
    <w:name w:val="footer"/>
    <w:basedOn w:val="Normal"/>
    <w:link w:val="FooterChar"/>
    <w:uiPriority w:val="99"/>
    <w:unhideWhenUsed/>
    <w:rsid w:val="00EC15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59F"/>
  </w:style>
  <w:style w:type="character" w:customStyle="1" w:styleId="anchor-text">
    <w:name w:val="anchor-text"/>
    <w:basedOn w:val="DefaultParagraphFont"/>
    <w:rsid w:val="00912F20"/>
  </w:style>
  <w:style w:type="paragraph" w:styleId="Revision">
    <w:name w:val="Revision"/>
    <w:hidden/>
    <w:uiPriority w:val="99"/>
    <w:semiHidden/>
    <w:rsid w:val="007821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44340">
      <w:bodyDiv w:val="1"/>
      <w:marLeft w:val="0"/>
      <w:marRight w:val="0"/>
      <w:marTop w:val="0"/>
      <w:marBottom w:val="0"/>
      <w:divBdr>
        <w:top w:val="none" w:sz="0" w:space="0" w:color="auto"/>
        <w:left w:val="none" w:sz="0" w:space="0" w:color="auto"/>
        <w:bottom w:val="none" w:sz="0" w:space="0" w:color="auto"/>
        <w:right w:val="none" w:sz="0" w:space="0" w:color="auto"/>
      </w:divBdr>
    </w:div>
    <w:div w:id="81144355">
      <w:bodyDiv w:val="1"/>
      <w:marLeft w:val="0"/>
      <w:marRight w:val="0"/>
      <w:marTop w:val="0"/>
      <w:marBottom w:val="0"/>
      <w:divBdr>
        <w:top w:val="none" w:sz="0" w:space="0" w:color="auto"/>
        <w:left w:val="none" w:sz="0" w:space="0" w:color="auto"/>
        <w:bottom w:val="none" w:sz="0" w:space="0" w:color="auto"/>
        <w:right w:val="none" w:sz="0" w:space="0" w:color="auto"/>
      </w:divBdr>
      <w:divsChild>
        <w:div w:id="383867583">
          <w:marLeft w:val="0"/>
          <w:marRight w:val="0"/>
          <w:marTop w:val="0"/>
          <w:marBottom w:val="0"/>
          <w:divBdr>
            <w:top w:val="none" w:sz="0" w:space="0" w:color="auto"/>
            <w:left w:val="none" w:sz="0" w:space="0" w:color="auto"/>
            <w:bottom w:val="none" w:sz="0" w:space="0" w:color="auto"/>
            <w:right w:val="none" w:sz="0" w:space="0" w:color="auto"/>
          </w:divBdr>
          <w:divsChild>
            <w:div w:id="1208641570">
              <w:marLeft w:val="0"/>
              <w:marRight w:val="0"/>
              <w:marTop w:val="0"/>
              <w:marBottom w:val="0"/>
              <w:divBdr>
                <w:top w:val="none" w:sz="0" w:space="0" w:color="auto"/>
                <w:left w:val="none" w:sz="0" w:space="0" w:color="auto"/>
                <w:bottom w:val="none" w:sz="0" w:space="0" w:color="auto"/>
                <w:right w:val="none" w:sz="0" w:space="0" w:color="auto"/>
              </w:divBdr>
              <w:divsChild>
                <w:div w:id="197014223">
                  <w:marLeft w:val="0"/>
                  <w:marRight w:val="0"/>
                  <w:marTop w:val="0"/>
                  <w:marBottom w:val="0"/>
                  <w:divBdr>
                    <w:top w:val="none" w:sz="0" w:space="0" w:color="auto"/>
                    <w:left w:val="none" w:sz="0" w:space="0" w:color="auto"/>
                    <w:bottom w:val="none" w:sz="0" w:space="0" w:color="auto"/>
                    <w:right w:val="none" w:sz="0" w:space="0" w:color="auto"/>
                  </w:divBdr>
                  <w:divsChild>
                    <w:div w:id="30127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49756">
          <w:marLeft w:val="0"/>
          <w:marRight w:val="0"/>
          <w:marTop w:val="0"/>
          <w:marBottom w:val="0"/>
          <w:divBdr>
            <w:top w:val="none" w:sz="0" w:space="0" w:color="auto"/>
            <w:left w:val="none" w:sz="0" w:space="0" w:color="auto"/>
            <w:bottom w:val="none" w:sz="0" w:space="0" w:color="auto"/>
            <w:right w:val="none" w:sz="0" w:space="0" w:color="auto"/>
          </w:divBdr>
          <w:divsChild>
            <w:div w:id="329523045">
              <w:marLeft w:val="0"/>
              <w:marRight w:val="0"/>
              <w:marTop w:val="0"/>
              <w:marBottom w:val="0"/>
              <w:divBdr>
                <w:top w:val="none" w:sz="0" w:space="0" w:color="auto"/>
                <w:left w:val="none" w:sz="0" w:space="0" w:color="auto"/>
                <w:bottom w:val="none" w:sz="0" w:space="0" w:color="auto"/>
                <w:right w:val="none" w:sz="0" w:space="0" w:color="auto"/>
              </w:divBdr>
              <w:divsChild>
                <w:div w:id="346098556">
                  <w:marLeft w:val="0"/>
                  <w:marRight w:val="0"/>
                  <w:marTop w:val="0"/>
                  <w:marBottom w:val="0"/>
                  <w:divBdr>
                    <w:top w:val="none" w:sz="0" w:space="0" w:color="auto"/>
                    <w:left w:val="none" w:sz="0" w:space="0" w:color="auto"/>
                    <w:bottom w:val="none" w:sz="0" w:space="0" w:color="auto"/>
                    <w:right w:val="none" w:sz="0" w:space="0" w:color="auto"/>
                  </w:divBdr>
                  <w:divsChild>
                    <w:div w:id="190856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65785">
      <w:bodyDiv w:val="1"/>
      <w:marLeft w:val="0"/>
      <w:marRight w:val="0"/>
      <w:marTop w:val="0"/>
      <w:marBottom w:val="0"/>
      <w:divBdr>
        <w:top w:val="none" w:sz="0" w:space="0" w:color="auto"/>
        <w:left w:val="none" w:sz="0" w:space="0" w:color="auto"/>
        <w:bottom w:val="none" w:sz="0" w:space="0" w:color="auto"/>
        <w:right w:val="none" w:sz="0" w:space="0" w:color="auto"/>
      </w:divBdr>
    </w:div>
    <w:div w:id="94448567">
      <w:bodyDiv w:val="1"/>
      <w:marLeft w:val="0"/>
      <w:marRight w:val="0"/>
      <w:marTop w:val="0"/>
      <w:marBottom w:val="0"/>
      <w:divBdr>
        <w:top w:val="none" w:sz="0" w:space="0" w:color="auto"/>
        <w:left w:val="none" w:sz="0" w:space="0" w:color="auto"/>
        <w:bottom w:val="none" w:sz="0" w:space="0" w:color="auto"/>
        <w:right w:val="none" w:sz="0" w:space="0" w:color="auto"/>
      </w:divBdr>
    </w:div>
    <w:div w:id="114491530">
      <w:bodyDiv w:val="1"/>
      <w:marLeft w:val="0"/>
      <w:marRight w:val="0"/>
      <w:marTop w:val="0"/>
      <w:marBottom w:val="0"/>
      <w:divBdr>
        <w:top w:val="none" w:sz="0" w:space="0" w:color="auto"/>
        <w:left w:val="none" w:sz="0" w:space="0" w:color="auto"/>
        <w:bottom w:val="none" w:sz="0" w:space="0" w:color="auto"/>
        <w:right w:val="none" w:sz="0" w:space="0" w:color="auto"/>
      </w:divBdr>
    </w:div>
    <w:div w:id="150486898">
      <w:bodyDiv w:val="1"/>
      <w:marLeft w:val="0"/>
      <w:marRight w:val="0"/>
      <w:marTop w:val="0"/>
      <w:marBottom w:val="0"/>
      <w:divBdr>
        <w:top w:val="none" w:sz="0" w:space="0" w:color="auto"/>
        <w:left w:val="none" w:sz="0" w:space="0" w:color="auto"/>
        <w:bottom w:val="none" w:sz="0" w:space="0" w:color="auto"/>
        <w:right w:val="none" w:sz="0" w:space="0" w:color="auto"/>
      </w:divBdr>
    </w:div>
    <w:div w:id="337776623">
      <w:bodyDiv w:val="1"/>
      <w:marLeft w:val="0"/>
      <w:marRight w:val="0"/>
      <w:marTop w:val="0"/>
      <w:marBottom w:val="0"/>
      <w:divBdr>
        <w:top w:val="none" w:sz="0" w:space="0" w:color="auto"/>
        <w:left w:val="none" w:sz="0" w:space="0" w:color="auto"/>
        <w:bottom w:val="none" w:sz="0" w:space="0" w:color="auto"/>
        <w:right w:val="none" w:sz="0" w:space="0" w:color="auto"/>
      </w:divBdr>
    </w:div>
    <w:div w:id="352613236">
      <w:bodyDiv w:val="1"/>
      <w:marLeft w:val="0"/>
      <w:marRight w:val="0"/>
      <w:marTop w:val="0"/>
      <w:marBottom w:val="0"/>
      <w:divBdr>
        <w:top w:val="none" w:sz="0" w:space="0" w:color="auto"/>
        <w:left w:val="none" w:sz="0" w:space="0" w:color="auto"/>
        <w:bottom w:val="none" w:sz="0" w:space="0" w:color="auto"/>
        <w:right w:val="none" w:sz="0" w:space="0" w:color="auto"/>
      </w:divBdr>
    </w:div>
    <w:div w:id="357048004">
      <w:bodyDiv w:val="1"/>
      <w:marLeft w:val="0"/>
      <w:marRight w:val="0"/>
      <w:marTop w:val="0"/>
      <w:marBottom w:val="0"/>
      <w:divBdr>
        <w:top w:val="none" w:sz="0" w:space="0" w:color="auto"/>
        <w:left w:val="none" w:sz="0" w:space="0" w:color="auto"/>
        <w:bottom w:val="none" w:sz="0" w:space="0" w:color="auto"/>
        <w:right w:val="none" w:sz="0" w:space="0" w:color="auto"/>
      </w:divBdr>
    </w:div>
    <w:div w:id="360546079">
      <w:bodyDiv w:val="1"/>
      <w:marLeft w:val="0"/>
      <w:marRight w:val="0"/>
      <w:marTop w:val="0"/>
      <w:marBottom w:val="0"/>
      <w:divBdr>
        <w:top w:val="none" w:sz="0" w:space="0" w:color="auto"/>
        <w:left w:val="none" w:sz="0" w:space="0" w:color="auto"/>
        <w:bottom w:val="none" w:sz="0" w:space="0" w:color="auto"/>
        <w:right w:val="none" w:sz="0" w:space="0" w:color="auto"/>
      </w:divBdr>
      <w:divsChild>
        <w:div w:id="788163065">
          <w:marLeft w:val="0"/>
          <w:marRight w:val="0"/>
          <w:marTop w:val="0"/>
          <w:marBottom w:val="0"/>
          <w:divBdr>
            <w:top w:val="none" w:sz="0" w:space="0" w:color="auto"/>
            <w:left w:val="none" w:sz="0" w:space="0" w:color="auto"/>
            <w:bottom w:val="none" w:sz="0" w:space="0" w:color="auto"/>
            <w:right w:val="none" w:sz="0" w:space="0" w:color="auto"/>
          </w:divBdr>
          <w:divsChild>
            <w:div w:id="13266856">
              <w:marLeft w:val="0"/>
              <w:marRight w:val="0"/>
              <w:marTop w:val="0"/>
              <w:marBottom w:val="0"/>
              <w:divBdr>
                <w:top w:val="none" w:sz="0" w:space="0" w:color="auto"/>
                <w:left w:val="none" w:sz="0" w:space="0" w:color="auto"/>
                <w:bottom w:val="none" w:sz="0" w:space="0" w:color="auto"/>
                <w:right w:val="none" w:sz="0" w:space="0" w:color="auto"/>
              </w:divBdr>
              <w:divsChild>
                <w:div w:id="1077436019">
                  <w:marLeft w:val="0"/>
                  <w:marRight w:val="0"/>
                  <w:marTop w:val="0"/>
                  <w:marBottom w:val="0"/>
                  <w:divBdr>
                    <w:top w:val="none" w:sz="0" w:space="0" w:color="auto"/>
                    <w:left w:val="none" w:sz="0" w:space="0" w:color="auto"/>
                    <w:bottom w:val="none" w:sz="0" w:space="0" w:color="auto"/>
                    <w:right w:val="none" w:sz="0" w:space="0" w:color="auto"/>
                  </w:divBdr>
                  <w:divsChild>
                    <w:div w:id="720398108">
                      <w:marLeft w:val="0"/>
                      <w:marRight w:val="0"/>
                      <w:marTop w:val="0"/>
                      <w:marBottom w:val="0"/>
                      <w:divBdr>
                        <w:top w:val="none" w:sz="0" w:space="0" w:color="auto"/>
                        <w:left w:val="none" w:sz="0" w:space="0" w:color="auto"/>
                        <w:bottom w:val="none" w:sz="0" w:space="0" w:color="auto"/>
                        <w:right w:val="none" w:sz="0" w:space="0" w:color="auto"/>
                      </w:divBdr>
                      <w:divsChild>
                        <w:div w:id="1144587058">
                          <w:marLeft w:val="0"/>
                          <w:marRight w:val="0"/>
                          <w:marTop w:val="0"/>
                          <w:marBottom w:val="0"/>
                          <w:divBdr>
                            <w:top w:val="none" w:sz="0" w:space="0" w:color="auto"/>
                            <w:left w:val="none" w:sz="0" w:space="0" w:color="auto"/>
                            <w:bottom w:val="none" w:sz="0" w:space="0" w:color="auto"/>
                            <w:right w:val="none" w:sz="0" w:space="0" w:color="auto"/>
                          </w:divBdr>
                          <w:divsChild>
                            <w:div w:id="1598757424">
                              <w:marLeft w:val="0"/>
                              <w:marRight w:val="0"/>
                              <w:marTop w:val="0"/>
                              <w:marBottom w:val="0"/>
                              <w:divBdr>
                                <w:top w:val="none" w:sz="0" w:space="0" w:color="auto"/>
                                <w:left w:val="none" w:sz="0" w:space="0" w:color="auto"/>
                                <w:bottom w:val="none" w:sz="0" w:space="0" w:color="auto"/>
                                <w:right w:val="none" w:sz="0" w:space="0" w:color="auto"/>
                              </w:divBdr>
                              <w:divsChild>
                                <w:div w:id="37972411">
                                  <w:marLeft w:val="0"/>
                                  <w:marRight w:val="0"/>
                                  <w:marTop w:val="0"/>
                                  <w:marBottom w:val="0"/>
                                  <w:divBdr>
                                    <w:top w:val="none" w:sz="0" w:space="0" w:color="auto"/>
                                    <w:left w:val="none" w:sz="0" w:space="0" w:color="auto"/>
                                    <w:bottom w:val="none" w:sz="0" w:space="0" w:color="auto"/>
                                    <w:right w:val="none" w:sz="0" w:space="0" w:color="auto"/>
                                  </w:divBdr>
                                  <w:divsChild>
                                    <w:div w:id="47272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4082736">
      <w:bodyDiv w:val="1"/>
      <w:marLeft w:val="0"/>
      <w:marRight w:val="0"/>
      <w:marTop w:val="0"/>
      <w:marBottom w:val="0"/>
      <w:divBdr>
        <w:top w:val="none" w:sz="0" w:space="0" w:color="auto"/>
        <w:left w:val="none" w:sz="0" w:space="0" w:color="auto"/>
        <w:bottom w:val="none" w:sz="0" w:space="0" w:color="auto"/>
        <w:right w:val="none" w:sz="0" w:space="0" w:color="auto"/>
      </w:divBdr>
    </w:div>
    <w:div w:id="425463924">
      <w:bodyDiv w:val="1"/>
      <w:marLeft w:val="0"/>
      <w:marRight w:val="0"/>
      <w:marTop w:val="0"/>
      <w:marBottom w:val="0"/>
      <w:divBdr>
        <w:top w:val="none" w:sz="0" w:space="0" w:color="auto"/>
        <w:left w:val="none" w:sz="0" w:space="0" w:color="auto"/>
        <w:bottom w:val="none" w:sz="0" w:space="0" w:color="auto"/>
        <w:right w:val="none" w:sz="0" w:space="0" w:color="auto"/>
      </w:divBdr>
    </w:div>
    <w:div w:id="461847850">
      <w:bodyDiv w:val="1"/>
      <w:marLeft w:val="0"/>
      <w:marRight w:val="0"/>
      <w:marTop w:val="0"/>
      <w:marBottom w:val="0"/>
      <w:divBdr>
        <w:top w:val="none" w:sz="0" w:space="0" w:color="auto"/>
        <w:left w:val="none" w:sz="0" w:space="0" w:color="auto"/>
        <w:bottom w:val="none" w:sz="0" w:space="0" w:color="auto"/>
        <w:right w:val="none" w:sz="0" w:space="0" w:color="auto"/>
      </w:divBdr>
    </w:div>
    <w:div w:id="462233650">
      <w:bodyDiv w:val="1"/>
      <w:marLeft w:val="0"/>
      <w:marRight w:val="0"/>
      <w:marTop w:val="0"/>
      <w:marBottom w:val="0"/>
      <w:divBdr>
        <w:top w:val="none" w:sz="0" w:space="0" w:color="auto"/>
        <w:left w:val="none" w:sz="0" w:space="0" w:color="auto"/>
        <w:bottom w:val="none" w:sz="0" w:space="0" w:color="auto"/>
        <w:right w:val="none" w:sz="0" w:space="0" w:color="auto"/>
      </w:divBdr>
    </w:div>
    <w:div w:id="465583590">
      <w:bodyDiv w:val="1"/>
      <w:marLeft w:val="0"/>
      <w:marRight w:val="0"/>
      <w:marTop w:val="0"/>
      <w:marBottom w:val="0"/>
      <w:divBdr>
        <w:top w:val="none" w:sz="0" w:space="0" w:color="auto"/>
        <w:left w:val="none" w:sz="0" w:space="0" w:color="auto"/>
        <w:bottom w:val="none" w:sz="0" w:space="0" w:color="auto"/>
        <w:right w:val="none" w:sz="0" w:space="0" w:color="auto"/>
      </w:divBdr>
    </w:div>
    <w:div w:id="524947945">
      <w:bodyDiv w:val="1"/>
      <w:marLeft w:val="0"/>
      <w:marRight w:val="0"/>
      <w:marTop w:val="0"/>
      <w:marBottom w:val="0"/>
      <w:divBdr>
        <w:top w:val="none" w:sz="0" w:space="0" w:color="auto"/>
        <w:left w:val="none" w:sz="0" w:space="0" w:color="auto"/>
        <w:bottom w:val="none" w:sz="0" w:space="0" w:color="auto"/>
        <w:right w:val="none" w:sz="0" w:space="0" w:color="auto"/>
      </w:divBdr>
    </w:div>
    <w:div w:id="532033651">
      <w:bodyDiv w:val="1"/>
      <w:marLeft w:val="0"/>
      <w:marRight w:val="0"/>
      <w:marTop w:val="0"/>
      <w:marBottom w:val="0"/>
      <w:divBdr>
        <w:top w:val="none" w:sz="0" w:space="0" w:color="auto"/>
        <w:left w:val="none" w:sz="0" w:space="0" w:color="auto"/>
        <w:bottom w:val="none" w:sz="0" w:space="0" w:color="auto"/>
        <w:right w:val="none" w:sz="0" w:space="0" w:color="auto"/>
      </w:divBdr>
    </w:div>
    <w:div w:id="600843980">
      <w:bodyDiv w:val="1"/>
      <w:marLeft w:val="0"/>
      <w:marRight w:val="0"/>
      <w:marTop w:val="0"/>
      <w:marBottom w:val="0"/>
      <w:divBdr>
        <w:top w:val="none" w:sz="0" w:space="0" w:color="auto"/>
        <w:left w:val="none" w:sz="0" w:space="0" w:color="auto"/>
        <w:bottom w:val="none" w:sz="0" w:space="0" w:color="auto"/>
        <w:right w:val="none" w:sz="0" w:space="0" w:color="auto"/>
      </w:divBdr>
    </w:div>
    <w:div w:id="601843152">
      <w:bodyDiv w:val="1"/>
      <w:marLeft w:val="0"/>
      <w:marRight w:val="0"/>
      <w:marTop w:val="0"/>
      <w:marBottom w:val="0"/>
      <w:divBdr>
        <w:top w:val="none" w:sz="0" w:space="0" w:color="auto"/>
        <w:left w:val="none" w:sz="0" w:space="0" w:color="auto"/>
        <w:bottom w:val="none" w:sz="0" w:space="0" w:color="auto"/>
        <w:right w:val="none" w:sz="0" w:space="0" w:color="auto"/>
      </w:divBdr>
    </w:div>
    <w:div w:id="629289650">
      <w:bodyDiv w:val="1"/>
      <w:marLeft w:val="0"/>
      <w:marRight w:val="0"/>
      <w:marTop w:val="0"/>
      <w:marBottom w:val="0"/>
      <w:divBdr>
        <w:top w:val="none" w:sz="0" w:space="0" w:color="auto"/>
        <w:left w:val="none" w:sz="0" w:space="0" w:color="auto"/>
        <w:bottom w:val="none" w:sz="0" w:space="0" w:color="auto"/>
        <w:right w:val="none" w:sz="0" w:space="0" w:color="auto"/>
      </w:divBdr>
    </w:div>
    <w:div w:id="750662153">
      <w:bodyDiv w:val="1"/>
      <w:marLeft w:val="0"/>
      <w:marRight w:val="0"/>
      <w:marTop w:val="0"/>
      <w:marBottom w:val="0"/>
      <w:divBdr>
        <w:top w:val="none" w:sz="0" w:space="0" w:color="auto"/>
        <w:left w:val="none" w:sz="0" w:space="0" w:color="auto"/>
        <w:bottom w:val="none" w:sz="0" w:space="0" w:color="auto"/>
        <w:right w:val="none" w:sz="0" w:space="0" w:color="auto"/>
      </w:divBdr>
    </w:div>
    <w:div w:id="793862716">
      <w:bodyDiv w:val="1"/>
      <w:marLeft w:val="0"/>
      <w:marRight w:val="0"/>
      <w:marTop w:val="0"/>
      <w:marBottom w:val="0"/>
      <w:divBdr>
        <w:top w:val="none" w:sz="0" w:space="0" w:color="auto"/>
        <w:left w:val="none" w:sz="0" w:space="0" w:color="auto"/>
        <w:bottom w:val="none" w:sz="0" w:space="0" w:color="auto"/>
        <w:right w:val="none" w:sz="0" w:space="0" w:color="auto"/>
      </w:divBdr>
    </w:div>
    <w:div w:id="799885977">
      <w:bodyDiv w:val="1"/>
      <w:marLeft w:val="0"/>
      <w:marRight w:val="0"/>
      <w:marTop w:val="0"/>
      <w:marBottom w:val="0"/>
      <w:divBdr>
        <w:top w:val="none" w:sz="0" w:space="0" w:color="auto"/>
        <w:left w:val="none" w:sz="0" w:space="0" w:color="auto"/>
        <w:bottom w:val="none" w:sz="0" w:space="0" w:color="auto"/>
        <w:right w:val="none" w:sz="0" w:space="0" w:color="auto"/>
      </w:divBdr>
    </w:div>
    <w:div w:id="816340185">
      <w:bodyDiv w:val="1"/>
      <w:marLeft w:val="0"/>
      <w:marRight w:val="0"/>
      <w:marTop w:val="0"/>
      <w:marBottom w:val="0"/>
      <w:divBdr>
        <w:top w:val="none" w:sz="0" w:space="0" w:color="auto"/>
        <w:left w:val="none" w:sz="0" w:space="0" w:color="auto"/>
        <w:bottom w:val="none" w:sz="0" w:space="0" w:color="auto"/>
        <w:right w:val="none" w:sz="0" w:space="0" w:color="auto"/>
      </w:divBdr>
    </w:div>
    <w:div w:id="937106874">
      <w:bodyDiv w:val="1"/>
      <w:marLeft w:val="0"/>
      <w:marRight w:val="0"/>
      <w:marTop w:val="0"/>
      <w:marBottom w:val="0"/>
      <w:divBdr>
        <w:top w:val="none" w:sz="0" w:space="0" w:color="auto"/>
        <w:left w:val="none" w:sz="0" w:space="0" w:color="auto"/>
        <w:bottom w:val="none" w:sz="0" w:space="0" w:color="auto"/>
        <w:right w:val="none" w:sz="0" w:space="0" w:color="auto"/>
      </w:divBdr>
    </w:div>
    <w:div w:id="945111821">
      <w:bodyDiv w:val="1"/>
      <w:marLeft w:val="0"/>
      <w:marRight w:val="0"/>
      <w:marTop w:val="0"/>
      <w:marBottom w:val="0"/>
      <w:divBdr>
        <w:top w:val="none" w:sz="0" w:space="0" w:color="auto"/>
        <w:left w:val="none" w:sz="0" w:space="0" w:color="auto"/>
        <w:bottom w:val="none" w:sz="0" w:space="0" w:color="auto"/>
        <w:right w:val="none" w:sz="0" w:space="0" w:color="auto"/>
      </w:divBdr>
    </w:div>
    <w:div w:id="974869869">
      <w:bodyDiv w:val="1"/>
      <w:marLeft w:val="0"/>
      <w:marRight w:val="0"/>
      <w:marTop w:val="0"/>
      <w:marBottom w:val="0"/>
      <w:divBdr>
        <w:top w:val="none" w:sz="0" w:space="0" w:color="auto"/>
        <w:left w:val="none" w:sz="0" w:space="0" w:color="auto"/>
        <w:bottom w:val="none" w:sz="0" w:space="0" w:color="auto"/>
        <w:right w:val="none" w:sz="0" w:space="0" w:color="auto"/>
      </w:divBdr>
      <w:divsChild>
        <w:div w:id="1158810212">
          <w:marLeft w:val="0"/>
          <w:marRight w:val="0"/>
          <w:marTop w:val="0"/>
          <w:marBottom w:val="0"/>
          <w:divBdr>
            <w:top w:val="none" w:sz="0" w:space="0" w:color="auto"/>
            <w:left w:val="none" w:sz="0" w:space="0" w:color="auto"/>
            <w:bottom w:val="none" w:sz="0" w:space="0" w:color="auto"/>
            <w:right w:val="none" w:sz="0" w:space="0" w:color="auto"/>
          </w:divBdr>
          <w:divsChild>
            <w:div w:id="66919821">
              <w:marLeft w:val="0"/>
              <w:marRight w:val="0"/>
              <w:marTop w:val="0"/>
              <w:marBottom w:val="0"/>
              <w:divBdr>
                <w:top w:val="none" w:sz="0" w:space="0" w:color="auto"/>
                <w:left w:val="none" w:sz="0" w:space="0" w:color="auto"/>
                <w:bottom w:val="none" w:sz="0" w:space="0" w:color="auto"/>
                <w:right w:val="none" w:sz="0" w:space="0" w:color="auto"/>
              </w:divBdr>
              <w:divsChild>
                <w:div w:id="1136533423">
                  <w:marLeft w:val="0"/>
                  <w:marRight w:val="0"/>
                  <w:marTop w:val="0"/>
                  <w:marBottom w:val="0"/>
                  <w:divBdr>
                    <w:top w:val="none" w:sz="0" w:space="0" w:color="auto"/>
                    <w:left w:val="none" w:sz="0" w:space="0" w:color="auto"/>
                    <w:bottom w:val="none" w:sz="0" w:space="0" w:color="auto"/>
                    <w:right w:val="none" w:sz="0" w:space="0" w:color="auto"/>
                  </w:divBdr>
                  <w:divsChild>
                    <w:div w:id="31273255">
                      <w:marLeft w:val="0"/>
                      <w:marRight w:val="0"/>
                      <w:marTop w:val="0"/>
                      <w:marBottom w:val="0"/>
                      <w:divBdr>
                        <w:top w:val="none" w:sz="0" w:space="0" w:color="auto"/>
                        <w:left w:val="none" w:sz="0" w:space="0" w:color="auto"/>
                        <w:bottom w:val="none" w:sz="0" w:space="0" w:color="auto"/>
                        <w:right w:val="none" w:sz="0" w:space="0" w:color="auto"/>
                      </w:divBdr>
                      <w:divsChild>
                        <w:div w:id="1437402462">
                          <w:marLeft w:val="0"/>
                          <w:marRight w:val="0"/>
                          <w:marTop w:val="0"/>
                          <w:marBottom w:val="0"/>
                          <w:divBdr>
                            <w:top w:val="none" w:sz="0" w:space="0" w:color="auto"/>
                            <w:left w:val="none" w:sz="0" w:space="0" w:color="auto"/>
                            <w:bottom w:val="none" w:sz="0" w:space="0" w:color="auto"/>
                            <w:right w:val="none" w:sz="0" w:space="0" w:color="auto"/>
                          </w:divBdr>
                          <w:divsChild>
                            <w:div w:id="1530487694">
                              <w:marLeft w:val="0"/>
                              <w:marRight w:val="0"/>
                              <w:marTop w:val="0"/>
                              <w:marBottom w:val="0"/>
                              <w:divBdr>
                                <w:top w:val="none" w:sz="0" w:space="0" w:color="auto"/>
                                <w:left w:val="none" w:sz="0" w:space="0" w:color="auto"/>
                                <w:bottom w:val="none" w:sz="0" w:space="0" w:color="auto"/>
                                <w:right w:val="none" w:sz="0" w:space="0" w:color="auto"/>
                              </w:divBdr>
                              <w:divsChild>
                                <w:div w:id="1335959843">
                                  <w:marLeft w:val="0"/>
                                  <w:marRight w:val="0"/>
                                  <w:marTop w:val="0"/>
                                  <w:marBottom w:val="0"/>
                                  <w:divBdr>
                                    <w:top w:val="none" w:sz="0" w:space="0" w:color="auto"/>
                                    <w:left w:val="none" w:sz="0" w:space="0" w:color="auto"/>
                                    <w:bottom w:val="none" w:sz="0" w:space="0" w:color="auto"/>
                                    <w:right w:val="none" w:sz="0" w:space="0" w:color="auto"/>
                                  </w:divBdr>
                                  <w:divsChild>
                                    <w:div w:id="9116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348263">
      <w:bodyDiv w:val="1"/>
      <w:marLeft w:val="0"/>
      <w:marRight w:val="0"/>
      <w:marTop w:val="0"/>
      <w:marBottom w:val="0"/>
      <w:divBdr>
        <w:top w:val="none" w:sz="0" w:space="0" w:color="auto"/>
        <w:left w:val="none" w:sz="0" w:space="0" w:color="auto"/>
        <w:bottom w:val="none" w:sz="0" w:space="0" w:color="auto"/>
        <w:right w:val="none" w:sz="0" w:space="0" w:color="auto"/>
      </w:divBdr>
    </w:div>
    <w:div w:id="1000430028">
      <w:bodyDiv w:val="1"/>
      <w:marLeft w:val="0"/>
      <w:marRight w:val="0"/>
      <w:marTop w:val="0"/>
      <w:marBottom w:val="0"/>
      <w:divBdr>
        <w:top w:val="none" w:sz="0" w:space="0" w:color="auto"/>
        <w:left w:val="none" w:sz="0" w:space="0" w:color="auto"/>
        <w:bottom w:val="none" w:sz="0" w:space="0" w:color="auto"/>
        <w:right w:val="none" w:sz="0" w:space="0" w:color="auto"/>
      </w:divBdr>
    </w:div>
    <w:div w:id="1069579241">
      <w:bodyDiv w:val="1"/>
      <w:marLeft w:val="0"/>
      <w:marRight w:val="0"/>
      <w:marTop w:val="0"/>
      <w:marBottom w:val="0"/>
      <w:divBdr>
        <w:top w:val="none" w:sz="0" w:space="0" w:color="auto"/>
        <w:left w:val="none" w:sz="0" w:space="0" w:color="auto"/>
        <w:bottom w:val="none" w:sz="0" w:space="0" w:color="auto"/>
        <w:right w:val="none" w:sz="0" w:space="0" w:color="auto"/>
      </w:divBdr>
      <w:divsChild>
        <w:div w:id="1726681881">
          <w:marLeft w:val="0"/>
          <w:marRight w:val="0"/>
          <w:marTop w:val="0"/>
          <w:marBottom w:val="0"/>
          <w:divBdr>
            <w:top w:val="none" w:sz="0" w:space="0" w:color="auto"/>
            <w:left w:val="none" w:sz="0" w:space="0" w:color="auto"/>
            <w:bottom w:val="none" w:sz="0" w:space="0" w:color="auto"/>
            <w:right w:val="none" w:sz="0" w:space="0" w:color="auto"/>
          </w:divBdr>
          <w:divsChild>
            <w:div w:id="569659500">
              <w:marLeft w:val="0"/>
              <w:marRight w:val="0"/>
              <w:marTop w:val="0"/>
              <w:marBottom w:val="0"/>
              <w:divBdr>
                <w:top w:val="none" w:sz="0" w:space="0" w:color="auto"/>
                <w:left w:val="none" w:sz="0" w:space="0" w:color="auto"/>
                <w:bottom w:val="none" w:sz="0" w:space="0" w:color="auto"/>
                <w:right w:val="none" w:sz="0" w:space="0" w:color="auto"/>
              </w:divBdr>
              <w:divsChild>
                <w:div w:id="774329995">
                  <w:marLeft w:val="0"/>
                  <w:marRight w:val="0"/>
                  <w:marTop w:val="0"/>
                  <w:marBottom w:val="0"/>
                  <w:divBdr>
                    <w:top w:val="none" w:sz="0" w:space="0" w:color="auto"/>
                    <w:left w:val="none" w:sz="0" w:space="0" w:color="auto"/>
                    <w:bottom w:val="none" w:sz="0" w:space="0" w:color="auto"/>
                    <w:right w:val="none" w:sz="0" w:space="0" w:color="auto"/>
                  </w:divBdr>
                  <w:divsChild>
                    <w:div w:id="1845824924">
                      <w:marLeft w:val="0"/>
                      <w:marRight w:val="0"/>
                      <w:marTop w:val="0"/>
                      <w:marBottom w:val="0"/>
                      <w:divBdr>
                        <w:top w:val="none" w:sz="0" w:space="0" w:color="auto"/>
                        <w:left w:val="none" w:sz="0" w:space="0" w:color="auto"/>
                        <w:bottom w:val="none" w:sz="0" w:space="0" w:color="auto"/>
                        <w:right w:val="none" w:sz="0" w:space="0" w:color="auto"/>
                      </w:divBdr>
                      <w:divsChild>
                        <w:div w:id="1449086647">
                          <w:marLeft w:val="0"/>
                          <w:marRight w:val="0"/>
                          <w:marTop w:val="0"/>
                          <w:marBottom w:val="0"/>
                          <w:divBdr>
                            <w:top w:val="none" w:sz="0" w:space="0" w:color="auto"/>
                            <w:left w:val="none" w:sz="0" w:space="0" w:color="auto"/>
                            <w:bottom w:val="none" w:sz="0" w:space="0" w:color="auto"/>
                            <w:right w:val="none" w:sz="0" w:space="0" w:color="auto"/>
                          </w:divBdr>
                          <w:divsChild>
                            <w:div w:id="888956564">
                              <w:marLeft w:val="0"/>
                              <w:marRight w:val="0"/>
                              <w:marTop w:val="0"/>
                              <w:marBottom w:val="0"/>
                              <w:divBdr>
                                <w:top w:val="none" w:sz="0" w:space="0" w:color="auto"/>
                                <w:left w:val="none" w:sz="0" w:space="0" w:color="auto"/>
                                <w:bottom w:val="none" w:sz="0" w:space="0" w:color="auto"/>
                                <w:right w:val="none" w:sz="0" w:space="0" w:color="auto"/>
                              </w:divBdr>
                              <w:divsChild>
                                <w:div w:id="316963766">
                                  <w:marLeft w:val="0"/>
                                  <w:marRight w:val="0"/>
                                  <w:marTop w:val="0"/>
                                  <w:marBottom w:val="0"/>
                                  <w:divBdr>
                                    <w:top w:val="none" w:sz="0" w:space="0" w:color="auto"/>
                                    <w:left w:val="none" w:sz="0" w:space="0" w:color="auto"/>
                                    <w:bottom w:val="none" w:sz="0" w:space="0" w:color="auto"/>
                                    <w:right w:val="none" w:sz="0" w:space="0" w:color="auto"/>
                                  </w:divBdr>
                                  <w:divsChild>
                                    <w:div w:id="32343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4305700">
      <w:bodyDiv w:val="1"/>
      <w:marLeft w:val="0"/>
      <w:marRight w:val="0"/>
      <w:marTop w:val="0"/>
      <w:marBottom w:val="0"/>
      <w:divBdr>
        <w:top w:val="none" w:sz="0" w:space="0" w:color="auto"/>
        <w:left w:val="none" w:sz="0" w:space="0" w:color="auto"/>
        <w:bottom w:val="none" w:sz="0" w:space="0" w:color="auto"/>
        <w:right w:val="none" w:sz="0" w:space="0" w:color="auto"/>
      </w:divBdr>
      <w:divsChild>
        <w:div w:id="479078494">
          <w:marLeft w:val="0"/>
          <w:marRight w:val="0"/>
          <w:marTop w:val="0"/>
          <w:marBottom w:val="0"/>
          <w:divBdr>
            <w:top w:val="none" w:sz="0" w:space="0" w:color="auto"/>
            <w:left w:val="none" w:sz="0" w:space="0" w:color="auto"/>
            <w:bottom w:val="none" w:sz="0" w:space="0" w:color="auto"/>
            <w:right w:val="none" w:sz="0" w:space="0" w:color="auto"/>
          </w:divBdr>
          <w:divsChild>
            <w:div w:id="1294945052">
              <w:marLeft w:val="0"/>
              <w:marRight w:val="0"/>
              <w:marTop w:val="0"/>
              <w:marBottom w:val="0"/>
              <w:divBdr>
                <w:top w:val="none" w:sz="0" w:space="0" w:color="auto"/>
                <w:left w:val="none" w:sz="0" w:space="0" w:color="auto"/>
                <w:bottom w:val="none" w:sz="0" w:space="0" w:color="auto"/>
                <w:right w:val="none" w:sz="0" w:space="0" w:color="auto"/>
              </w:divBdr>
              <w:divsChild>
                <w:div w:id="1344628805">
                  <w:marLeft w:val="0"/>
                  <w:marRight w:val="0"/>
                  <w:marTop w:val="0"/>
                  <w:marBottom w:val="0"/>
                  <w:divBdr>
                    <w:top w:val="none" w:sz="0" w:space="0" w:color="auto"/>
                    <w:left w:val="none" w:sz="0" w:space="0" w:color="auto"/>
                    <w:bottom w:val="none" w:sz="0" w:space="0" w:color="auto"/>
                    <w:right w:val="none" w:sz="0" w:space="0" w:color="auto"/>
                  </w:divBdr>
                  <w:divsChild>
                    <w:div w:id="800998313">
                      <w:marLeft w:val="0"/>
                      <w:marRight w:val="0"/>
                      <w:marTop w:val="0"/>
                      <w:marBottom w:val="0"/>
                      <w:divBdr>
                        <w:top w:val="none" w:sz="0" w:space="0" w:color="auto"/>
                        <w:left w:val="none" w:sz="0" w:space="0" w:color="auto"/>
                        <w:bottom w:val="none" w:sz="0" w:space="0" w:color="auto"/>
                        <w:right w:val="none" w:sz="0" w:space="0" w:color="auto"/>
                      </w:divBdr>
                      <w:divsChild>
                        <w:div w:id="581715811">
                          <w:marLeft w:val="0"/>
                          <w:marRight w:val="0"/>
                          <w:marTop w:val="0"/>
                          <w:marBottom w:val="0"/>
                          <w:divBdr>
                            <w:top w:val="none" w:sz="0" w:space="0" w:color="auto"/>
                            <w:left w:val="none" w:sz="0" w:space="0" w:color="auto"/>
                            <w:bottom w:val="none" w:sz="0" w:space="0" w:color="auto"/>
                            <w:right w:val="none" w:sz="0" w:space="0" w:color="auto"/>
                          </w:divBdr>
                          <w:divsChild>
                            <w:div w:id="1253734272">
                              <w:marLeft w:val="0"/>
                              <w:marRight w:val="0"/>
                              <w:marTop w:val="0"/>
                              <w:marBottom w:val="0"/>
                              <w:divBdr>
                                <w:top w:val="none" w:sz="0" w:space="0" w:color="auto"/>
                                <w:left w:val="none" w:sz="0" w:space="0" w:color="auto"/>
                                <w:bottom w:val="none" w:sz="0" w:space="0" w:color="auto"/>
                                <w:right w:val="none" w:sz="0" w:space="0" w:color="auto"/>
                              </w:divBdr>
                              <w:divsChild>
                                <w:div w:id="1915889639">
                                  <w:marLeft w:val="0"/>
                                  <w:marRight w:val="0"/>
                                  <w:marTop w:val="0"/>
                                  <w:marBottom w:val="0"/>
                                  <w:divBdr>
                                    <w:top w:val="none" w:sz="0" w:space="0" w:color="auto"/>
                                    <w:left w:val="none" w:sz="0" w:space="0" w:color="auto"/>
                                    <w:bottom w:val="none" w:sz="0" w:space="0" w:color="auto"/>
                                    <w:right w:val="none" w:sz="0" w:space="0" w:color="auto"/>
                                  </w:divBdr>
                                  <w:divsChild>
                                    <w:div w:id="124880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9764462">
      <w:bodyDiv w:val="1"/>
      <w:marLeft w:val="0"/>
      <w:marRight w:val="0"/>
      <w:marTop w:val="0"/>
      <w:marBottom w:val="0"/>
      <w:divBdr>
        <w:top w:val="none" w:sz="0" w:space="0" w:color="auto"/>
        <w:left w:val="none" w:sz="0" w:space="0" w:color="auto"/>
        <w:bottom w:val="none" w:sz="0" w:space="0" w:color="auto"/>
        <w:right w:val="none" w:sz="0" w:space="0" w:color="auto"/>
      </w:divBdr>
    </w:div>
    <w:div w:id="1121877923">
      <w:bodyDiv w:val="1"/>
      <w:marLeft w:val="0"/>
      <w:marRight w:val="0"/>
      <w:marTop w:val="0"/>
      <w:marBottom w:val="0"/>
      <w:divBdr>
        <w:top w:val="none" w:sz="0" w:space="0" w:color="auto"/>
        <w:left w:val="none" w:sz="0" w:space="0" w:color="auto"/>
        <w:bottom w:val="none" w:sz="0" w:space="0" w:color="auto"/>
        <w:right w:val="none" w:sz="0" w:space="0" w:color="auto"/>
      </w:divBdr>
    </w:div>
    <w:div w:id="1171484106">
      <w:bodyDiv w:val="1"/>
      <w:marLeft w:val="0"/>
      <w:marRight w:val="0"/>
      <w:marTop w:val="0"/>
      <w:marBottom w:val="0"/>
      <w:divBdr>
        <w:top w:val="none" w:sz="0" w:space="0" w:color="auto"/>
        <w:left w:val="none" w:sz="0" w:space="0" w:color="auto"/>
        <w:bottom w:val="none" w:sz="0" w:space="0" w:color="auto"/>
        <w:right w:val="none" w:sz="0" w:space="0" w:color="auto"/>
      </w:divBdr>
    </w:div>
    <w:div w:id="1207719751">
      <w:bodyDiv w:val="1"/>
      <w:marLeft w:val="0"/>
      <w:marRight w:val="0"/>
      <w:marTop w:val="0"/>
      <w:marBottom w:val="0"/>
      <w:divBdr>
        <w:top w:val="none" w:sz="0" w:space="0" w:color="auto"/>
        <w:left w:val="none" w:sz="0" w:space="0" w:color="auto"/>
        <w:bottom w:val="none" w:sz="0" w:space="0" w:color="auto"/>
        <w:right w:val="none" w:sz="0" w:space="0" w:color="auto"/>
      </w:divBdr>
    </w:div>
    <w:div w:id="1224831736">
      <w:bodyDiv w:val="1"/>
      <w:marLeft w:val="0"/>
      <w:marRight w:val="0"/>
      <w:marTop w:val="0"/>
      <w:marBottom w:val="0"/>
      <w:divBdr>
        <w:top w:val="none" w:sz="0" w:space="0" w:color="auto"/>
        <w:left w:val="none" w:sz="0" w:space="0" w:color="auto"/>
        <w:bottom w:val="none" w:sz="0" w:space="0" w:color="auto"/>
        <w:right w:val="none" w:sz="0" w:space="0" w:color="auto"/>
      </w:divBdr>
    </w:div>
    <w:div w:id="1299799465">
      <w:bodyDiv w:val="1"/>
      <w:marLeft w:val="0"/>
      <w:marRight w:val="0"/>
      <w:marTop w:val="0"/>
      <w:marBottom w:val="0"/>
      <w:divBdr>
        <w:top w:val="none" w:sz="0" w:space="0" w:color="auto"/>
        <w:left w:val="none" w:sz="0" w:space="0" w:color="auto"/>
        <w:bottom w:val="none" w:sz="0" w:space="0" w:color="auto"/>
        <w:right w:val="none" w:sz="0" w:space="0" w:color="auto"/>
      </w:divBdr>
    </w:div>
    <w:div w:id="1412316780">
      <w:bodyDiv w:val="1"/>
      <w:marLeft w:val="0"/>
      <w:marRight w:val="0"/>
      <w:marTop w:val="0"/>
      <w:marBottom w:val="0"/>
      <w:divBdr>
        <w:top w:val="none" w:sz="0" w:space="0" w:color="auto"/>
        <w:left w:val="none" w:sz="0" w:space="0" w:color="auto"/>
        <w:bottom w:val="none" w:sz="0" w:space="0" w:color="auto"/>
        <w:right w:val="none" w:sz="0" w:space="0" w:color="auto"/>
      </w:divBdr>
    </w:div>
    <w:div w:id="1415668368">
      <w:bodyDiv w:val="1"/>
      <w:marLeft w:val="0"/>
      <w:marRight w:val="0"/>
      <w:marTop w:val="0"/>
      <w:marBottom w:val="0"/>
      <w:divBdr>
        <w:top w:val="none" w:sz="0" w:space="0" w:color="auto"/>
        <w:left w:val="none" w:sz="0" w:space="0" w:color="auto"/>
        <w:bottom w:val="none" w:sz="0" w:space="0" w:color="auto"/>
        <w:right w:val="none" w:sz="0" w:space="0" w:color="auto"/>
      </w:divBdr>
      <w:divsChild>
        <w:div w:id="290870594">
          <w:marLeft w:val="0"/>
          <w:marRight w:val="0"/>
          <w:marTop w:val="0"/>
          <w:marBottom w:val="0"/>
          <w:divBdr>
            <w:top w:val="none" w:sz="0" w:space="0" w:color="auto"/>
            <w:left w:val="none" w:sz="0" w:space="0" w:color="auto"/>
            <w:bottom w:val="none" w:sz="0" w:space="0" w:color="auto"/>
            <w:right w:val="none" w:sz="0" w:space="0" w:color="auto"/>
          </w:divBdr>
          <w:divsChild>
            <w:div w:id="128517981">
              <w:marLeft w:val="0"/>
              <w:marRight w:val="0"/>
              <w:marTop w:val="0"/>
              <w:marBottom w:val="0"/>
              <w:divBdr>
                <w:top w:val="none" w:sz="0" w:space="0" w:color="auto"/>
                <w:left w:val="none" w:sz="0" w:space="0" w:color="auto"/>
                <w:bottom w:val="none" w:sz="0" w:space="0" w:color="auto"/>
                <w:right w:val="none" w:sz="0" w:space="0" w:color="auto"/>
              </w:divBdr>
              <w:divsChild>
                <w:div w:id="1503356228">
                  <w:marLeft w:val="0"/>
                  <w:marRight w:val="0"/>
                  <w:marTop w:val="0"/>
                  <w:marBottom w:val="0"/>
                  <w:divBdr>
                    <w:top w:val="none" w:sz="0" w:space="0" w:color="auto"/>
                    <w:left w:val="none" w:sz="0" w:space="0" w:color="auto"/>
                    <w:bottom w:val="none" w:sz="0" w:space="0" w:color="auto"/>
                    <w:right w:val="none" w:sz="0" w:space="0" w:color="auto"/>
                  </w:divBdr>
                  <w:divsChild>
                    <w:div w:id="1628271183">
                      <w:marLeft w:val="0"/>
                      <w:marRight w:val="0"/>
                      <w:marTop w:val="0"/>
                      <w:marBottom w:val="0"/>
                      <w:divBdr>
                        <w:top w:val="none" w:sz="0" w:space="0" w:color="auto"/>
                        <w:left w:val="none" w:sz="0" w:space="0" w:color="auto"/>
                        <w:bottom w:val="none" w:sz="0" w:space="0" w:color="auto"/>
                        <w:right w:val="none" w:sz="0" w:space="0" w:color="auto"/>
                      </w:divBdr>
                      <w:divsChild>
                        <w:div w:id="1565330775">
                          <w:marLeft w:val="0"/>
                          <w:marRight w:val="0"/>
                          <w:marTop w:val="0"/>
                          <w:marBottom w:val="0"/>
                          <w:divBdr>
                            <w:top w:val="none" w:sz="0" w:space="0" w:color="auto"/>
                            <w:left w:val="none" w:sz="0" w:space="0" w:color="auto"/>
                            <w:bottom w:val="none" w:sz="0" w:space="0" w:color="auto"/>
                            <w:right w:val="none" w:sz="0" w:space="0" w:color="auto"/>
                          </w:divBdr>
                          <w:divsChild>
                            <w:div w:id="1751387716">
                              <w:marLeft w:val="0"/>
                              <w:marRight w:val="0"/>
                              <w:marTop w:val="0"/>
                              <w:marBottom w:val="0"/>
                              <w:divBdr>
                                <w:top w:val="none" w:sz="0" w:space="0" w:color="auto"/>
                                <w:left w:val="none" w:sz="0" w:space="0" w:color="auto"/>
                                <w:bottom w:val="none" w:sz="0" w:space="0" w:color="auto"/>
                                <w:right w:val="none" w:sz="0" w:space="0" w:color="auto"/>
                              </w:divBdr>
                              <w:divsChild>
                                <w:div w:id="1788427104">
                                  <w:marLeft w:val="0"/>
                                  <w:marRight w:val="0"/>
                                  <w:marTop w:val="0"/>
                                  <w:marBottom w:val="0"/>
                                  <w:divBdr>
                                    <w:top w:val="none" w:sz="0" w:space="0" w:color="auto"/>
                                    <w:left w:val="none" w:sz="0" w:space="0" w:color="auto"/>
                                    <w:bottom w:val="none" w:sz="0" w:space="0" w:color="auto"/>
                                    <w:right w:val="none" w:sz="0" w:space="0" w:color="auto"/>
                                  </w:divBdr>
                                  <w:divsChild>
                                    <w:div w:id="157778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362880">
      <w:bodyDiv w:val="1"/>
      <w:marLeft w:val="0"/>
      <w:marRight w:val="0"/>
      <w:marTop w:val="0"/>
      <w:marBottom w:val="0"/>
      <w:divBdr>
        <w:top w:val="none" w:sz="0" w:space="0" w:color="auto"/>
        <w:left w:val="none" w:sz="0" w:space="0" w:color="auto"/>
        <w:bottom w:val="none" w:sz="0" w:space="0" w:color="auto"/>
        <w:right w:val="none" w:sz="0" w:space="0" w:color="auto"/>
      </w:divBdr>
    </w:div>
    <w:div w:id="1442844562">
      <w:bodyDiv w:val="1"/>
      <w:marLeft w:val="0"/>
      <w:marRight w:val="0"/>
      <w:marTop w:val="0"/>
      <w:marBottom w:val="0"/>
      <w:divBdr>
        <w:top w:val="none" w:sz="0" w:space="0" w:color="auto"/>
        <w:left w:val="none" w:sz="0" w:space="0" w:color="auto"/>
        <w:bottom w:val="none" w:sz="0" w:space="0" w:color="auto"/>
        <w:right w:val="none" w:sz="0" w:space="0" w:color="auto"/>
      </w:divBdr>
    </w:div>
    <w:div w:id="1463499790">
      <w:bodyDiv w:val="1"/>
      <w:marLeft w:val="0"/>
      <w:marRight w:val="0"/>
      <w:marTop w:val="0"/>
      <w:marBottom w:val="0"/>
      <w:divBdr>
        <w:top w:val="none" w:sz="0" w:space="0" w:color="auto"/>
        <w:left w:val="none" w:sz="0" w:space="0" w:color="auto"/>
        <w:bottom w:val="none" w:sz="0" w:space="0" w:color="auto"/>
        <w:right w:val="none" w:sz="0" w:space="0" w:color="auto"/>
      </w:divBdr>
    </w:div>
    <w:div w:id="1468205119">
      <w:bodyDiv w:val="1"/>
      <w:marLeft w:val="0"/>
      <w:marRight w:val="0"/>
      <w:marTop w:val="0"/>
      <w:marBottom w:val="0"/>
      <w:divBdr>
        <w:top w:val="none" w:sz="0" w:space="0" w:color="auto"/>
        <w:left w:val="none" w:sz="0" w:space="0" w:color="auto"/>
        <w:bottom w:val="none" w:sz="0" w:space="0" w:color="auto"/>
        <w:right w:val="none" w:sz="0" w:space="0" w:color="auto"/>
      </w:divBdr>
    </w:div>
    <w:div w:id="1492597488">
      <w:bodyDiv w:val="1"/>
      <w:marLeft w:val="0"/>
      <w:marRight w:val="0"/>
      <w:marTop w:val="0"/>
      <w:marBottom w:val="0"/>
      <w:divBdr>
        <w:top w:val="none" w:sz="0" w:space="0" w:color="auto"/>
        <w:left w:val="none" w:sz="0" w:space="0" w:color="auto"/>
        <w:bottom w:val="none" w:sz="0" w:space="0" w:color="auto"/>
        <w:right w:val="none" w:sz="0" w:space="0" w:color="auto"/>
      </w:divBdr>
    </w:div>
    <w:div w:id="1500465546">
      <w:bodyDiv w:val="1"/>
      <w:marLeft w:val="0"/>
      <w:marRight w:val="0"/>
      <w:marTop w:val="0"/>
      <w:marBottom w:val="0"/>
      <w:divBdr>
        <w:top w:val="none" w:sz="0" w:space="0" w:color="auto"/>
        <w:left w:val="none" w:sz="0" w:space="0" w:color="auto"/>
        <w:bottom w:val="none" w:sz="0" w:space="0" w:color="auto"/>
        <w:right w:val="none" w:sz="0" w:space="0" w:color="auto"/>
      </w:divBdr>
    </w:div>
    <w:div w:id="1567452463">
      <w:bodyDiv w:val="1"/>
      <w:marLeft w:val="0"/>
      <w:marRight w:val="0"/>
      <w:marTop w:val="0"/>
      <w:marBottom w:val="0"/>
      <w:divBdr>
        <w:top w:val="none" w:sz="0" w:space="0" w:color="auto"/>
        <w:left w:val="none" w:sz="0" w:space="0" w:color="auto"/>
        <w:bottom w:val="none" w:sz="0" w:space="0" w:color="auto"/>
        <w:right w:val="none" w:sz="0" w:space="0" w:color="auto"/>
      </w:divBdr>
      <w:divsChild>
        <w:div w:id="1605571941">
          <w:marLeft w:val="0"/>
          <w:marRight w:val="0"/>
          <w:marTop w:val="0"/>
          <w:marBottom w:val="0"/>
          <w:divBdr>
            <w:top w:val="none" w:sz="0" w:space="0" w:color="auto"/>
            <w:left w:val="none" w:sz="0" w:space="0" w:color="auto"/>
            <w:bottom w:val="none" w:sz="0" w:space="0" w:color="auto"/>
            <w:right w:val="none" w:sz="0" w:space="0" w:color="auto"/>
          </w:divBdr>
          <w:divsChild>
            <w:div w:id="1484397272">
              <w:marLeft w:val="0"/>
              <w:marRight w:val="0"/>
              <w:marTop w:val="0"/>
              <w:marBottom w:val="0"/>
              <w:divBdr>
                <w:top w:val="none" w:sz="0" w:space="0" w:color="auto"/>
                <w:left w:val="none" w:sz="0" w:space="0" w:color="auto"/>
                <w:bottom w:val="none" w:sz="0" w:space="0" w:color="auto"/>
                <w:right w:val="none" w:sz="0" w:space="0" w:color="auto"/>
              </w:divBdr>
              <w:divsChild>
                <w:div w:id="1542983346">
                  <w:marLeft w:val="0"/>
                  <w:marRight w:val="0"/>
                  <w:marTop w:val="0"/>
                  <w:marBottom w:val="0"/>
                  <w:divBdr>
                    <w:top w:val="none" w:sz="0" w:space="0" w:color="auto"/>
                    <w:left w:val="none" w:sz="0" w:space="0" w:color="auto"/>
                    <w:bottom w:val="none" w:sz="0" w:space="0" w:color="auto"/>
                    <w:right w:val="none" w:sz="0" w:space="0" w:color="auto"/>
                  </w:divBdr>
                  <w:divsChild>
                    <w:div w:id="979069104">
                      <w:marLeft w:val="0"/>
                      <w:marRight w:val="0"/>
                      <w:marTop w:val="0"/>
                      <w:marBottom w:val="0"/>
                      <w:divBdr>
                        <w:top w:val="none" w:sz="0" w:space="0" w:color="auto"/>
                        <w:left w:val="none" w:sz="0" w:space="0" w:color="auto"/>
                        <w:bottom w:val="none" w:sz="0" w:space="0" w:color="auto"/>
                        <w:right w:val="none" w:sz="0" w:space="0" w:color="auto"/>
                      </w:divBdr>
                      <w:divsChild>
                        <w:div w:id="1654917372">
                          <w:marLeft w:val="0"/>
                          <w:marRight w:val="0"/>
                          <w:marTop w:val="0"/>
                          <w:marBottom w:val="0"/>
                          <w:divBdr>
                            <w:top w:val="none" w:sz="0" w:space="0" w:color="auto"/>
                            <w:left w:val="none" w:sz="0" w:space="0" w:color="auto"/>
                            <w:bottom w:val="none" w:sz="0" w:space="0" w:color="auto"/>
                            <w:right w:val="none" w:sz="0" w:space="0" w:color="auto"/>
                          </w:divBdr>
                          <w:divsChild>
                            <w:div w:id="1527283500">
                              <w:marLeft w:val="0"/>
                              <w:marRight w:val="0"/>
                              <w:marTop w:val="0"/>
                              <w:marBottom w:val="0"/>
                              <w:divBdr>
                                <w:top w:val="none" w:sz="0" w:space="0" w:color="auto"/>
                                <w:left w:val="none" w:sz="0" w:space="0" w:color="auto"/>
                                <w:bottom w:val="none" w:sz="0" w:space="0" w:color="auto"/>
                                <w:right w:val="none" w:sz="0" w:space="0" w:color="auto"/>
                              </w:divBdr>
                              <w:divsChild>
                                <w:div w:id="578290831">
                                  <w:marLeft w:val="0"/>
                                  <w:marRight w:val="0"/>
                                  <w:marTop w:val="0"/>
                                  <w:marBottom w:val="0"/>
                                  <w:divBdr>
                                    <w:top w:val="none" w:sz="0" w:space="0" w:color="auto"/>
                                    <w:left w:val="none" w:sz="0" w:space="0" w:color="auto"/>
                                    <w:bottom w:val="none" w:sz="0" w:space="0" w:color="auto"/>
                                    <w:right w:val="none" w:sz="0" w:space="0" w:color="auto"/>
                                  </w:divBdr>
                                  <w:divsChild>
                                    <w:div w:id="41228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547396">
      <w:bodyDiv w:val="1"/>
      <w:marLeft w:val="0"/>
      <w:marRight w:val="0"/>
      <w:marTop w:val="0"/>
      <w:marBottom w:val="0"/>
      <w:divBdr>
        <w:top w:val="none" w:sz="0" w:space="0" w:color="auto"/>
        <w:left w:val="none" w:sz="0" w:space="0" w:color="auto"/>
        <w:bottom w:val="none" w:sz="0" w:space="0" w:color="auto"/>
        <w:right w:val="none" w:sz="0" w:space="0" w:color="auto"/>
      </w:divBdr>
    </w:div>
    <w:div w:id="1677028826">
      <w:bodyDiv w:val="1"/>
      <w:marLeft w:val="0"/>
      <w:marRight w:val="0"/>
      <w:marTop w:val="0"/>
      <w:marBottom w:val="0"/>
      <w:divBdr>
        <w:top w:val="none" w:sz="0" w:space="0" w:color="auto"/>
        <w:left w:val="none" w:sz="0" w:space="0" w:color="auto"/>
        <w:bottom w:val="none" w:sz="0" w:space="0" w:color="auto"/>
        <w:right w:val="none" w:sz="0" w:space="0" w:color="auto"/>
      </w:divBdr>
    </w:div>
    <w:div w:id="1682470470">
      <w:bodyDiv w:val="1"/>
      <w:marLeft w:val="0"/>
      <w:marRight w:val="0"/>
      <w:marTop w:val="0"/>
      <w:marBottom w:val="0"/>
      <w:divBdr>
        <w:top w:val="none" w:sz="0" w:space="0" w:color="auto"/>
        <w:left w:val="none" w:sz="0" w:space="0" w:color="auto"/>
        <w:bottom w:val="none" w:sz="0" w:space="0" w:color="auto"/>
        <w:right w:val="none" w:sz="0" w:space="0" w:color="auto"/>
      </w:divBdr>
      <w:divsChild>
        <w:div w:id="1172841143">
          <w:marLeft w:val="0"/>
          <w:marRight w:val="0"/>
          <w:marTop w:val="0"/>
          <w:marBottom w:val="0"/>
          <w:divBdr>
            <w:top w:val="none" w:sz="0" w:space="0" w:color="auto"/>
            <w:left w:val="none" w:sz="0" w:space="0" w:color="auto"/>
            <w:bottom w:val="none" w:sz="0" w:space="0" w:color="auto"/>
            <w:right w:val="none" w:sz="0" w:space="0" w:color="auto"/>
          </w:divBdr>
          <w:divsChild>
            <w:div w:id="468283608">
              <w:marLeft w:val="0"/>
              <w:marRight w:val="0"/>
              <w:marTop w:val="0"/>
              <w:marBottom w:val="0"/>
              <w:divBdr>
                <w:top w:val="none" w:sz="0" w:space="0" w:color="auto"/>
                <w:left w:val="none" w:sz="0" w:space="0" w:color="auto"/>
                <w:bottom w:val="none" w:sz="0" w:space="0" w:color="auto"/>
                <w:right w:val="none" w:sz="0" w:space="0" w:color="auto"/>
              </w:divBdr>
              <w:divsChild>
                <w:div w:id="860778298">
                  <w:marLeft w:val="0"/>
                  <w:marRight w:val="0"/>
                  <w:marTop w:val="0"/>
                  <w:marBottom w:val="0"/>
                  <w:divBdr>
                    <w:top w:val="none" w:sz="0" w:space="0" w:color="auto"/>
                    <w:left w:val="none" w:sz="0" w:space="0" w:color="auto"/>
                    <w:bottom w:val="none" w:sz="0" w:space="0" w:color="auto"/>
                    <w:right w:val="none" w:sz="0" w:space="0" w:color="auto"/>
                  </w:divBdr>
                  <w:divsChild>
                    <w:div w:id="123131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567090">
          <w:marLeft w:val="0"/>
          <w:marRight w:val="0"/>
          <w:marTop w:val="0"/>
          <w:marBottom w:val="0"/>
          <w:divBdr>
            <w:top w:val="none" w:sz="0" w:space="0" w:color="auto"/>
            <w:left w:val="none" w:sz="0" w:space="0" w:color="auto"/>
            <w:bottom w:val="none" w:sz="0" w:space="0" w:color="auto"/>
            <w:right w:val="none" w:sz="0" w:space="0" w:color="auto"/>
          </w:divBdr>
          <w:divsChild>
            <w:div w:id="1171140606">
              <w:marLeft w:val="0"/>
              <w:marRight w:val="0"/>
              <w:marTop w:val="0"/>
              <w:marBottom w:val="0"/>
              <w:divBdr>
                <w:top w:val="none" w:sz="0" w:space="0" w:color="auto"/>
                <w:left w:val="none" w:sz="0" w:space="0" w:color="auto"/>
                <w:bottom w:val="none" w:sz="0" w:space="0" w:color="auto"/>
                <w:right w:val="none" w:sz="0" w:space="0" w:color="auto"/>
              </w:divBdr>
              <w:divsChild>
                <w:div w:id="539245724">
                  <w:marLeft w:val="0"/>
                  <w:marRight w:val="0"/>
                  <w:marTop w:val="0"/>
                  <w:marBottom w:val="0"/>
                  <w:divBdr>
                    <w:top w:val="none" w:sz="0" w:space="0" w:color="auto"/>
                    <w:left w:val="none" w:sz="0" w:space="0" w:color="auto"/>
                    <w:bottom w:val="none" w:sz="0" w:space="0" w:color="auto"/>
                    <w:right w:val="none" w:sz="0" w:space="0" w:color="auto"/>
                  </w:divBdr>
                  <w:divsChild>
                    <w:div w:id="141986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061566">
      <w:bodyDiv w:val="1"/>
      <w:marLeft w:val="0"/>
      <w:marRight w:val="0"/>
      <w:marTop w:val="0"/>
      <w:marBottom w:val="0"/>
      <w:divBdr>
        <w:top w:val="none" w:sz="0" w:space="0" w:color="auto"/>
        <w:left w:val="none" w:sz="0" w:space="0" w:color="auto"/>
        <w:bottom w:val="none" w:sz="0" w:space="0" w:color="auto"/>
        <w:right w:val="none" w:sz="0" w:space="0" w:color="auto"/>
      </w:divBdr>
      <w:divsChild>
        <w:div w:id="1865048647">
          <w:marLeft w:val="0"/>
          <w:marRight w:val="0"/>
          <w:marTop w:val="0"/>
          <w:marBottom w:val="0"/>
          <w:divBdr>
            <w:top w:val="none" w:sz="0" w:space="0" w:color="auto"/>
            <w:left w:val="none" w:sz="0" w:space="0" w:color="auto"/>
            <w:bottom w:val="none" w:sz="0" w:space="0" w:color="auto"/>
            <w:right w:val="none" w:sz="0" w:space="0" w:color="auto"/>
          </w:divBdr>
          <w:divsChild>
            <w:div w:id="341133410">
              <w:marLeft w:val="0"/>
              <w:marRight w:val="0"/>
              <w:marTop w:val="0"/>
              <w:marBottom w:val="0"/>
              <w:divBdr>
                <w:top w:val="none" w:sz="0" w:space="0" w:color="auto"/>
                <w:left w:val="none" w:sz="0" w:space="0" w:color="auto"/>
                <w:bottom w:val="none" w:sz="0" w:space="0" w:color="auto"/>
                <w:right w:val="none" w:sz="0" w:space="0" w:color="auto"/>
              </w:divBdr>
              <w:divsChild>
                <w:div w:id="1599100808">
                  <w:marLeft w:val="0"/>
                  <w:marRight w:val="0"/>
                  <w:marTop w:val="0"/>
                  <w:marBottom w:val="0"/>
                  <w:divBdr>
                    <w:top w:val="none" w:sz="0" w:space="0" w:color="auto"/>
                    <w:left w:val="none" w:sz="0" w:space="0" w:color="auto"/>
                    <w:bottom w:val="none" w:sz="0" w:space="0" w:color="auto"/>
                    <w:right w:val="none" w:sz="0" w:space="0" w:color="auto"/>
                  </w:divBdr>
                  <w:divsChild>
                    <w:div w:id="287980664">
                      <w:marLeft w:val="0"/>
                      <w:marRight w:val="0"/>
                      <w:marTop w:val="0"/>
                      <w:marBottom w:val="0"/>
                      <w:divBdr>
                        <w:top w:val="none" w:sz="0" w:space="0" w:color="auto"/>
                        <w:left w:val="none" w:sz="0" w:space="0" w:color="auto"/>
                        <w:bottom w:val="none" w:sz="0" w:space="0" w:color="auto"/>
                        <w:right w:val="none" w:sz="0" w:space="0" w:color="auto"/>
                      </w:divBdr>
                      <w:divsChild>
                        <w:div w:id="1897158909">
                          <w:marLeft w:val="0"/>
                          <w:marRight w:val="0"/>
                          <w:marTop w:val="0"/>
                          <w:marBottom w:val="0"/>
                          <w:divBdr>
                            <w:top w:val="none" w:sz="0" w:space="0" w:color="auto"/>
                            <w:left w:val="none" w:sz="0" w:space="0" w:color="auto"/>
                            <w:bottom w:val="none" w:sz="0" w:space="0" w:color="auto"/>
                            <w:right w:val="none" w:sz="0" w:space="0" w:color="auto"/>
                          </w:divBdr>
                          <w:divsChild>
                            <w:div w:id="1389717941">
                              <w:marLeft w:val="0"/>
                              <w:marRight w:val="0"/>
                              <w:marTop w:val="0"/>
                              <w:marBottom w:val="0"/>
                              <w:divBdr>
                                <w:top w:val="none" w:sz="0" w:space="0" w:color="auto"/>
                                <w:left w:val="none" w:sz="0" w:space="0" w:color="auto"/>
                                <w:bottom w:val="none" w:sz="0" w:space="0" w:color="auto"/>
                                <w:right w:val="none" w:sz="0" w:space="0" w:color="auto"/>
                              </w:divBdr>
                              <w:divsChild>
                                <w:div w:id="1536960927">
                                  <w:marLeft w:val="0"/>
                                  <w:marRight w:val="0"/>
                                  <w:marTop w:val="0"/>
                                  <w:marBottom w:val="0"/>
                                  <w:divBdr>
                                    <w:top w:val="none" w:sz="0" w:space="0" w:color="auto"/>
                                    <w:left w:val="none" w:sz="0" w:space="0" w:color="auto"/>
                                    <w:bottom w:val="none" w:sz="0" w:space="0" w:color="auto"/>
                                    <w:right w:val="none" w:sz="0" w:space="0" w:color="auto"/>
                                  </w:divBdr>
                                  <w:divsChild>
                                    <w:div w:id="8701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534926">
      <w:bodyDiv w:val="1"/>
      <w:marLeft w:val="0"/>
      <w:marRight w:val="0"/>
      <w:marTop w:val="0"/>
      <w:marBottom w:val="0"/>
      <w:divBdr>
        <w:top w:val="none" w:sz="0" w:space="0" w:color="auto"/>
        <w:left w:val="none" w:sz="0" w:space="0" w:color="auto"/>
        <w:bottom w:val="none" w:sz="0" w:space="0" w:color="auto"/>
        <w:right w:val="none" w:sz="0" w:space="0" w:color="auto"/>
      </w:divBdr>
    </w:div>
    <w:div w:id="1739013650">
      <w:bodyDiv w:val="1"/>
      <w:marLeft w:val="0"/>
      <w:marRight w:val="0"/>
      <w:marTop w:val="0"/>
      <w:marBottom w:val="0"/>
      <w:divBdr>
        <w:top w:val="none" w:sz="0" w:space="0" w:color="auto"/>
        <w:left w:val="none" w:sz="0" w:space="0" w:color="auto"/>
        <w:bottom w:val="none" w:sz="0" w:space="0" w:color="auto"/>
        <w:right w:val="none" w:sz="0" w:space="0" w:color="auto"/>
      </w:divBdr>
    </w:div>
    <w:div w:id="1785542785">
      <w:bodyDiv w:val="1"/>
      <w:marLeft w:val="0"/>
      <w:marRight w:val="0"/>
      <w:marTop w:val="0"/>
      <w:marBottom w:val="0"/>
      <w:divBdr>
        <w:top w:val="none" w:sz="0" w:space="0" w:color="auto"/>
        <w:left w:val="none" w:sz="0" w:space="0" w:color="auto"/>
        <w:bottom w:val="none" w:sz="0" w:space="0" w:color="auto"/>
        <w:right w:val="none" w:sz="0" w:space="0" w:color="auto"/>
      </w:divBdr>
      <w:divsChild>
        <w:div w:id="1559364540">
          <w:marLeft w:val="0"/>
          <w:marRight w:val="0"/>
          <w:marTop w:val="0"/>
          <w:marBottom w:val="0"/>
          <w:divBdr>
            <w:top w:val="none" w:sz="0" w:space="0" w:color="auto"/>
            <w:left w:val="none" w:sz="0" w:space="0" w:color="auto"/>
            <w:bottom w:val="none" w:sz="0" w:space="0" w:color="auto"/>
            <w:right w:val="none" w:sz="0" w:space="0" w:color="auto"/>
          </w:divBdr>
          <w:divsChild>
            <w:div w:id="405684384">
              <w:marLeft w:val="0"/>
              <w:marRight w:val="0"/>
              <w:marTop w:val="0"/>
              <w:marBottom w:val="0"/>
              <w:divBdr>
                <w:top w:val="none" w:sz="0" w:space="0" w:color="auto"/>
                <w:left w:val="none" w:sz="0" w:space="0" w:color="auto"/>
                <w:bottom w:val="none" w:sz="0" w:space="0" w:color="auto"/>
                <w:right w:val="none" w:sz="0" w:space="0" w:color="auto"/>
              </w:divBdr>
              <w:divsChild>
                <w:div w:id="864558953">
                  <w:marLeft w:val="0"/>
                  <w:marRight w:val="0"/>
                  <w:marTop w:val="0"/>
                  <w:marBottom w:val="0"/>
                  <w:divBdr>
                    <w:top w:val="none" w:sz="0" w:space="0" w:color="auto"/>
                    <w:left w:val="none" w:sz="0" w:space="0" w:color="auto"/>
                    <w:bottom w:val="none" w:sz="0" w:space="0" w:color="auto"/>
                    <w:right w:val="none" w:sz="0" w:space="0" w:color="auto"/>
                  </w:divBdr>
                  <w:divsChild>
                    <w:div w:id="102108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7508">
          <w:marLeft w:val="0"/>
          <w:marRight w:val="0"/>
          <w:marTop w:val="0"/>
          <w:marBottom w:val="0"/>
          <w:divBdr>
            <w:top w:val="none" w:sz="0" w:space="0" w:color="auto"/>
            <w:left w:val="none" w:sz="0" w:space="0" w:color="auto"/>
            <w:bottom w:val="none" w:sz="0" w:space="0" w:color="auto"/>
            <w:right w:val="none" w:sz="0" w:space="0" w:color="auto"/>
          </w:divBdr>
          <w:divsChild>
            <w:div w:id="1202741696">
              <w:marLeft w:val="0"/>
              <w:marRight w:val="0"/>
              <w:marTop w:val="0"/>
              <w:marBottom w:val="0"/>
              <w:divBdr>
                <w:top w:val="none" w:sz="0" w:space="0" w:color="auto"/>
                <w:left w:val="none" w:sz="0" w:space="0" w:color="auto"/>
                <w:bottom w:val="none" w:sz="0" w:space="0" w:color="auto"/>
                <w:right w:val="none" w:sz="0" w:space="0" w:color="auto"/>
              </w:divBdr>
              <w:divsChild>
                <w:div w:id="2145156287">
                  <w:marLeft w:val="0"/>
                  <w:marRight w:val="0"/>
                  <w:marTop w:val="0"/>
                  <w:marBottom w:val="0"/>
                  <w:divBdr>
                    <w:top w:val="none" w:sz="0" w:space="0" w:color="auto"/>
                    <w:left w:val="none" w:sz="0" w:space="0" w:color="auto"/>
                    <w:bottom w:val="none" w:sz="0" w:space="0" w:color="auto"/>
                    <w:right w:val="none" w:sz="0" w:space="0" w:color="auto"/>
                  </w:divBdr>
                  <w:divsChild>
                    <w:div w:id="105454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870098">
      <w:bodyDiv w:val="1"/>
      <w:marLeft w:val="0"/>
      <w:marRight w:val="0"/>
      <w:marTop w:val="0"/>
      <w:marBottom w:val="0"/>
      <w:divBdr>
        <w:top w:val="none" w:sz="0" w:space="0" w:color="auto"/>
        <w:left w:val="none" w:sz="0" w:space="0" w:color="auto"/>
        <w:bottom w:val="none" w:sz="0" w:space="0" w:color="auto"/>
        <w:right w:val="none" w:sz="0" w:space="0" w:color="auto"/>
      </w:divBdr>
    </w:div>
    <w:div w:id="1892568542">
      <w:bodyDiv w:val="1"/>
      <w:marLeft w:val="0"/>
      <w:marRight w:val="0"/>
      <w:marTop w:val="0"/>
      <w:marBottom w:val="0"/>
      <w:divBdr>
        <w:top w:val="none" w:sz="0" w:space="0" w:color="auto"/>
        <w:left w:val="none" w:sz="0" w:space="0" w:color="auto"/>
        <w:bottom w:val="none" w:sz="0" w:space="0" w:color="auto"/>
        <w:right w:val="none" w:sz="0" w:space="0" w:color="auto"/>
      </w:divBdr>
    </w:div>
    <w:div w:id="1925187196">
      <w:bodyDiv w:val="1"/>
      <w:marLeft w:val="0"/>
      <w:marRight w:val="0"/>
      <w:marTop w:val="0"/>
      <w:marBottom w:val="0"/>
      <w:divBdr>
        <w:top w:val="none" w:sz="0" w:space="0" w:color="auto"/>
        <w:left w:val="none" w:sz="0" w:space="0" w:color="auto"/>
        <w:bottom w:val="none" w:sz="0" w:space="0" w:color="auto"/>
        <w:right w:val="none" w:sz="0" w:space="0" w:color="auto"/>
      </w:divBdr>
    </w:div>
    <w:div w:id="1959406584">
      <w:bodyDiv w:val="1"/>
      <w:marLeft w:val="0"/>
      <w:marRight w:val="0"/>
      <w:marTop w:val="0"/>
      <w:marBottom w:val="0"/>
      <w:divBdr>
        <w:top w:val="none" w:sz="0" w:space="0" w:color="auto"/>
        <w:left w:val="none" w:sz="0" w:space="0" w:color="auto"/>
        <w:bottom w:val="none" w:sz="0" w:space="0" w:color="auto"/>
        <w:right w:val="none" w:sz="0" w:space="0" w:color="auto"/>
      </w:divBdr>
    </w:div>
    <w:div w:id="2029793138">
      <w:bodyDiv w:val="1"/>
      <w:marLeft w:val="0"/>
      <w:marRight w:val="0"/>
      <w:marTop w:val="0"/>
      <w:marBottom w:val="0"/>
      <w:divBdr>
        <w:top w:val="none" w:sz="0" w:space="0" w:color="auto"/>
        <w:left w:val="none" w:sz="0" w:space="0" w:color="auto"/>
        <w:bottom w:val="none" w:sz="0" w:space="0" w:color="auto"/>
        <w:right w:val="none" w:sz="0" w:space="0" w:color="auto"/>
      </w:divBdr>
    </w:div>
    <w:div w:id="2045867128">
      <w:bodyDiv w:val="1"/>
      <w:marLeft w:val="0"/>
      <w:marRight w:val="0"/>
      <w:marTop w:val="0"/>
      <w:marBottom w:val="0"/>
      <w:divBdr>
        <w:top w:val="none" w:sz="0" w:space="0" w:color="auto"/>
        <w:left w:val="none" w:sz="0" w:space="0" w:color="auto"/>
        <w:bottom w:val="none" w:sz="0" w:space="0" w:color="auto"/>
        <w:right w:val="none" w:sz="0" w:space="0" w:color="auto"/>
      </w:divBdr>
    </w:div>
    <w:div w:id="2076662610">
      <w:bodyDiv w:val="1"/>
      <w:marLeft w:val="0"/>
      <w:marRight w:val="0"/>
      <w:marTop w:val="0"/>
      <w:marBottom w:val="0"/>
      <w:divBdr>
        <w:top w:val="none" w:sz="0" w:space="0" w:color="auto"/>
        <w:left w:val="none" w:sz="0" w:space="0" w:color="auto"/>
        <w:bottom w:val="none" w:sz="0" w:space="0" w:color="auto"/>
        <w:right w:val="none" w:sz="0" w:space="0" w:color="auto"/>
      </w:divBdr>
    </w:div>
    <w:div w:id="2099596760">
      <w:bodyDiv w:val="1"/>
      <w:marLeft w:val="0"/>
      <w:marRight w:val="0"/>
      <w:marTop w:val="0"/>
      <w:marBottom w:val="0"/>
      <w:divBdr>
        <w:top w:val="none" w:sz="0" w:space="0" w:color="auto"/>
        <w:left w:val="none" w:sz="0" w:space="0" w:color="auto"/>
        <w:bottom w:val="none" w:sz="0" w:space="0" w:color="auto"/>
        <w:right w:val="none" w:sz="0" w:space="0" w:color="auto"/>
      </w:divBdr>
    </w:div>
    <w:div w:id="2120756707">
      <w:bodyDiv w:val="1"/>
      <w:marLeft w:val="0"/>
      <w:marRight w:val="0"/>
      <w:marTop w:val="0"/>
      <w:marBottom w:val="0"/>
      <w:divBdr>
        <w:top w:val="none" w:sz="0" w:space="0" w:color="auto"/>
        <w:left w:val="none" w:sz="0" w:space="0" w:color="auto"/>
        <w:bottom w:val="none" w:sz="0" w:space="0" w:color="auto"/>
        <w:right w:val="none" w:sz="0" w:space="0" w:color="auto"/>
      </w:divBdr>
    </w:div>
    <w:div w:id="213177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0B40603C-7FCB-47CC-970E-2BEF68B37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1</TotalTime>
  <Pages>19</Pages>
  <Words>13995</Words>
  <Characters>79774</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183</cp:lastModifiedBy>
  <cp:revision>1101</cp:revision>
  <cp:lastPrinted>2025-03-06T16:05:00Z</cp:lastPrinted>
  <dcterms:created xsi:type="dcterms:W3CDTF">2025-02-28T15:54:00Z</dcterms:created>
  <dcterms:modified xsi:type="dcterms:W3CDTF">2025-03-08T09:31:00Z</dcterms:modified>
</cp:coreProperties>
</file>